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1B056A" w14:textId="77777777" w:rsidR="00181F65" w:rsidRDefault="00181F65" w:rsidP="00181F65">
      <w:pPr>
        <w:spacing w:before="400"/>
        <w:jc w:val="center"/>
        <w:rPr>
          <w:b/>
        </w:rPr>
      </w:pPr>
      <w:r>
        <w:rPr>
          <w:b/>
          <w:noProof/>
          <w:lang w:eastAsia="lt-LT"/>
        </w:rPr>
        <w:drawing>
          <wp:inline distT="0" distB="0" distL="0" distR="0" wp14:anchorId="6F77FE57" wp14:editId="6965464A">
            <wp:extent cx="883920" cy="96964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3920" cy="969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7AB71B3" w14:textId="77777777" w:rsidR="006947F6" w:rsidRDefault="006947F6" w:rsidP="003D4135">
      <w:pPr>
        <w:spacing w:before="600" w:after="120"/>
        <w:jc w:val="center"/>
        <w:rPr>
          <w:b/>
        </w:rPr>
      </w:pPr>
      <w:r w:rsidRPr="00542BB1">
        <w:rPr>
          <w:b/>
        </w:rPr>
        <w:t>Kauno technologijos universitetas</w:t>
      </w:r>
    </w:p>
    <w:p w14:paraId="1735B0BA" w14:textId="3D7291F4" w:rsidR="00181F65" w:rsidRPr="00181F65" w:rsidRDefault="001F09D6" w:rsidP="003D4135">
      <w:pPr>
        <w:spacing w:before="120" w:after="1900"/>
        <w:jc w:val="center"/>
      </w:pPr>
      <w:r>
        <w:t>Informatikos fakultetas</w:t>
      </w:r>
    </w:p>
    <w:p w14:paraId="01C99B1A" w14:textId="2B0EE0E1" w:rsidR="00181F65" w:rsidRPr="001F09D6" w:rsidRDefault="001F09D6" w:rsidP="006726A3">
      <w:pPr>
        <w:jc w:val="center"/>
        <w:rPr>
          <w:b/>
          <w:sz w:val="36"/>
          <w:szCs w:val="36"/>
        </w:rPr>
      </w:pPr>
      <w:r w:rsidRPr="001F09D6">
        <w:rPr>
          <w:b/>
          <w:sz w:val="36"/>
          <w:szCs w:val="36"/>
        </w:rPr>
        <w:t>Ar išmaniosios technologijos padėjo žmogui pažinti kosmosą</w:t>
      </w:r>
    </w:p>
    <w:p w14:paraId="2E4FEB85" w14:textId="50663BE0" w:rsidR="00181F65" w:rsidRDefault="001F09D6" w:rsidP="003D4135">
      <w:pPr>
        <w:spacing w:before="120" w:after="2000"/>
        <w:jc w:val="center"/>
        <w:rPr>
          <w:sz w:val="28"/>
          <w:szCs w:val="28"/>
        </w:rPr>
      </w:pPr>
      <w:r>
        <w:rPr>
          <w:sz w:val="28"/>
          <w:szCs w:val="28"/>
        </w:rPr>
        <w:t>Mokslinė esė</w:t>
      </w:r>
    </w:p>
    <w:tbl>
      <w:tblPr>
        <w:tblStyle w:val="Lentelscel2"/>
        <w:tblW w:w="0" w:type="auto"/>
        <w:jc w:val="righ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9"/>
        <w:gridCol w:w="1134"/>
      </w:tblGrid>
      <w:tr w:rsidR="007A3F55" w:rsidRPr="00400547" w14:paraId="7682824F" w14:textId="77777777" w:rsidTr="008372B6">
        <w:trPr>
          <w:trHeight w:val="454"/>
          <w:jc w:val="right"/>
        </w:trPr>
        <w:tc>
          <w:tcPr>
            <w:tcW w:w="3969" w:type="dxa"/>
            <w:tcBorders>
              <w:top w:val="single" w:sz="4" w:space="0" w:color="D4AF37"/>
            </w:tcBorders>
            <w:vAlign w:val="center"/>
          </w:tcPr>
          <w:p w14:paraId="15A9D6F8" w14:textId="77777777" w:rsidR="007A3F55" w:rsidRPr="00400547" w:rsidRDefault="007A3F55" w:rsidP="008372B6">
            <w:pPr>
              <w:spacing w:line="240" w:lineRule="auto"/>
              <w:jc w:val="left"/>
            </w:pPr>
          </w:p>
        </w:tc>
        <w:tc>
          <w:tcPr>
            <w:tcW w:w="1134" w:type="dxa"/>
            <w:tcBorders>
              <w:top w:val="single" w:sz="4" w:space="0" w:color="D4AF37"/>
            </w:tcBorders>
            <w:vAlign w:val="center"/>
          </w:tcPr>
          <w:p w14:paraId="2FA8B708" w14:textId="77777777" w:rsidR="007A3F55" w:rsidRPr="00EF3F87" w:rsidRDefault="007A3F55" w:rsidP="008372B6">
            <w:pPr>
              <w:spacing w:line="240" w:lineRule="auto"/>
              <w:jc w:val="left"/>
            </w:pPr>
          </w:p>
        </w:tc>
      </w:tr>
      <w:tr w:rsidR="007A3F55" w:rsidRPr="00400547" w14:paraId="7B793152" w14:textId="77777777" w:rsidTr="008372B6">
        <w:trPr>
          <w:trHeight w:val="454"/>
          <w:jc w:val="right"/>
        </w:trPr>
        <w:tc>
          <w:tcPr>
            <w:tcW w:w="3969" w:type="dxa"/>
            <w:vAlign w:val="center"/>
          </w:tcPr>
          <w:p w14:paraId="07CE1570" w14:textId="5C59EFEC" w:rsidR="007A3F55" w:rsidRPr="00BB41F5" w:rsidRDefault="001F09D6" w:rsidP="008372B6">
            <w:pPr>
              <w:spacing w:line="240" w:lineRule="auto"/>
              <w:rPr>
                <w:b/>
              </w:rPr>
            </w:pPr>
            <w:r>
              <w:rPr>
                <w:b/>
              </w:rPr>
              <w:t>Vytenis Kriščiūnas</w:t>
            </w:r>
          </w:p>
          <w:p w14:paraId="081927CF" w14:textId="795B0746" w:rsidR="007A3F55" w:rsidRPr="00BA2E0F" w:rsidRDefault="001F09D6" w:rsidP="008372B6">
            <w:pPr>
              <w:spacing w:before="120" w:after="120" w:line="240" w:lineRule="auto"/>
              <w:rPr>
                <w:b/>
              </w:rPr>
            </w:pPr>
            <w:r>
              <w:t>Studentas</w:t>
            </w:r>
          </w:p>
        </w:tc>
        <w:tc>
          <w:tcPr>
            <w:tcW w:w="1134" w:type="dxa"/>
            <w:vAlign w:val="center"/>
          </w:tcPr>
          <w:p w14:paraId="4818D391" w14:textId="77777777" w:rsidR="007A3F55" w:rsidRPr="00EF3F87" w:rsidRDefault="007A3F55" w:rsidP="008372B6">
            <w:pPr>
              <w:spacing w:line="240" w:lineRule="auto"/>
              <w:rPr>
                <w:vanish/>
                <w:color w:val="808080" w:themeColor="background1" w:themeShade="80"/>
              </w:rPr>
            </w:pPr>
            <w:r w:rsidRPr="00EF3F87">
              <w:rPr>
                <w:vanish/>
                <w:color w:val="808080" w:themeColor="background1" w:themeShade="80"/>
              </w:rPr>
              <w:t>(parašas) (data)</w:t>
            </w:r>
          </w:p>
        </w:tc>
      </w:tr>
      <w:tr w:rsidR="007A3F55" w:rsidRPr="00400547" w14:paraId="7351A96A" w14:textId="77777777" w:rsidTr="008372B6">
        <w:trPr>
          <w:trHeight w:val="454"/>
          <w:jc w:val="right"/>
        </w:trPr>
        <w:tc>
          <w:tcPr>
            <w:tcW w:w="3969" w:type="dxa"/>
            <w:vAlign w:val="center"/>
          </w:tcPr>
          <w:p w14:paraId="73661A36" w14:textId="77777777" w:rsidR="007A3F55" w:rsidRDefault="007A3F55" w:rsidP="008372B6">
            <w:pPr>
              <w:spacing w:line="240" w:lineRule="auto"/>
              <w:ind w:firstLine="37"/>
              <w:rPr>
                <w:b/>
              </w:rPr>
            </w:pPr>
          </w:p>
        </w:tc>
        <w:tc>
          <w:tcPr>
            <w:tcW w:w="1134" w:type="dxa"/>
            <w:vAlign w:val="center"/>
          </w:tcPr>
          <w:p w14:paraId="2F087A89" w14:textId="77777777" w:rsidR="007A3F55" w:rsidRPr="00EF3F87" w:rsidRDefault="007A3F55" w:rsidP="008372B6">
            <w:pPr>
              <w:spacing w:line="240" w:lineRule="auto"/>
              <w:rPr>
                <w:vanish/>
                <w:color w:val="808080" w:themeColor="background1" w:themeShade="80"/>
              </w:rPr>
            </w:pPr>
          </w:p>
        </w:tc>
      </w:tr>
      <w:tr w:rsidR="007A3F55" w:rsidRPr="00400547" w14:paraId="5DE61EA7" w14:textId="77777777" w:rsidTr="008372B6">
        <w:trPr>
          <w:trHeight w:val="454"/>
          <w:jc w:val="right"/>
        </w:trPr>
        <w:tc>
          <w:tcPr>
            <w:tcW w:w="3969" w:type="dxa"/>
            <w:vAlign w:val="center"/>
          </w:tcPr>
          <w:p w14:paraId="1EDD4AEF" w14:textId="10BA44A1" w:rsidR="007A3F55" w:rsidRPr="001F09D6" w:rsidRDefault="001F09D6" w:rsidP="007A3F55">
            <w:pPr>
              <w:spacing w:line="240" w:lineRule="auto"/>
              <w:jc w:val="left"/>
              <w:rPr>
                <w:b/>
              </w:rPr>
            </w:pPr>
            <w:r w:rsidRPr="001F09D6">
              <w:rPr>
                <w:b/>
              </w:rPr>
              <w:t>Dėst. Jurgita Mikelionienė</w:t>
            </w:r>
          </w:p>
          <w:p w14:paraId="2A907D61" w14:textId="29E054ED" w:rsidR="007A3F55" w:rsidRPr="00E22928" w:rsidRDefault="001F09D6" w:rsidP="008372B6">
            <w:pPr>
              <w:spacing w:before="120" w:after="120" w:line="240" w:lineRule="auto"/>
              <w:rPr>
                <w:highlight w:val="yellow"/>
              </w:rPr>
            </w:pPr>
            <w:r w:rsidRPr="001F09D6">
              <w:t>Dėstytoja</w:t>
            </w:r>
          </w:p>
        </w:tc>
        <w:tc>
          <w:tcPr>
            <w:tcW w:w="1134" w:type="dxa"/>
            <w:vAlign w:val="center"/>
          </w:tcPr>
          <w:p w14:paraId="0426C1D1" w14:textId="77777777" w:rsidR="007A3F55" w:rsidRPr="00EF3F87" w:rsidRDefault="007A3F55" w:rsidP="008372B6">
            <w:pPr>
              <w:spacing w:line="240" w:lineRule="auto"/>
              <w:rPr>
                <w:vanish/>
                <w:color w:val="808080" w:themeColor="background1" w:themeShade="80"/>
              </w:rPr>
            </w:pPr>
            <w:r w:rsidRPr="00EF3F87">
              <w:rPr>
                <w:vanish/>
                <w:color w:val="808080" w:themeColor="background1" w:themeShade="80"/>
              </w:rPr>
              <w:t>(parašas) (data)</w:t>
            </w:r>
          </w:p>
        </w:tc>
      </w:tr>
      <w:tr w:rsidR="007A3F55" w:rsidRPr="00400547" w14:paraId="2EF0813C" w14:textId="77777777" w:rsidTr="008372B6">
        <w:trPr>
          <w:trHeight w:val="454"/>
          <w:jc w:val="right"/>
        </w:trPr>
        <w:tc>
          <w:tcPr>
            <w:tcW w:w="3969" w:type="dxa"/>
            <w:tcBorders>
              <w:bottom w:val="single" w:sz="4" w:space="0" w:color="D4AF37"/>
            </w:tcBorders>
            <w:vAlign w:val="center"/>
          </w:tcPr>
          <w:p w14:paraId="3D8CB695" w14:textId="77777777" w:rsidR="007A3F55" w:rsidRPr="00400547" w:rsidRDefault="007A3F55" w:rsidP="008372B6">
            <w:pPr>
              <w:spacing w:line="240" w:lineRule="auto"/>
              <w:jc w:val="left"/>
            </w:pPr>
          </w:p>
        </w:tc>
        <w:tc>
          <w:tcPr>
            <w:tcW w:w="1134" w:type="dxa"/>
            <w:tcBorders>
              <w:bottom w:val="single" w:sz="4" w:space="0" w:color="D4AF37"/>
            </w:tcBorders>
            <w:vAlign w:val="center"/>
          </w:tcPr>
          <w:p w14:paraId="5A454838" w14:textId="77777777" w:rsidR="007A3F55" w:rsidRPr="00EF3F87" w:rsidRDefault="007A3F55" w:rsidP="008372B6">
            <w:pPr>
              <w:spacing w:line="240" w:lineRule="auto"/>
            </w:pPr>
          </w:p>
        </w:tc>
      </w:tr>
    </w:tbl>
    <w:p w14:paraId="7539519F" w14:textId="77777777" w:rsidR="007A3F55" w:rsidRPr="005D4011" w:rsidRDefault="007A3F55" w:rsidP="003D4135">
      <w:pPr>
        <w:spacing w:before="120" w:after="2000"/>
        <w:jc w:val="center"/>
        <w:rPr>
          <w:sz w:val="28"/>
          <w:szCs w:val="28"/>
        </w:rPr>
      </w:pPr>
    </w:p>
    <w:p w14:paraId="2A477FB4" w14:textId="439942DE" w:rsidR="00BB41F5" w:rsidRDefault="00BB41F5" w:rsidP="006726A3">
      <w:pPr>
        <w:jc w:val="left"/>
        <w:sectPr w:rsidR="00BB41F5" w:rsidSect="00497CF2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1906" w:h="16838" w:code="9"/>
          <w:pgMar w:top="1134" w:right="567" w:bottom="1134" w:left="1701" w:header="720" w:footer="720" w:gutter="0"/>
          <w:cols w:space="720"/>
          <w:titlePg/>
          <w:docGrid w:linePitch="360"/>
        </w:sectPr>
      </w:pPr>
      <w:r w:rsidRPr="00BB41F5">
        <w:rPr>
          <w:noProof/>
          <w:lang w:eastAsia="lt-LT"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6D467A4B" wp14:editId="43CE8149">
                <wp:simplePos x="0" y="0"/>
                <wp:positionH relativeFrom="margin">
                  <wp:align>center</wp:align>
                </wp:positionH>
                <wp:positionV relativeFrom="page">
                  <wp:posOffset>9378950</wp:posOffset>
                </wp:positionV>
                <wp:extent cx="4993200" cy="369720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93200" cy="36972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C2F9E72" w14:textId="7B1C811E" w:rsidR="008F247E" w:rsidRPr="00BB41F5" w:rsidRDefault="001F09D6" w:rsidP="00BB41F5">
                            <w:pPr>
                              <w:spacing w:line="240" w:lineRule="auto"/>
                              <w:jc w:val="center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>Kaunas,202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D467A4B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0;margin-top:738.5pt;width:393.15pt;height:29.1pt;z-index:251658241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" fillcolor="window" stroked="f" strokeweight=".5pt">
                <v:textbox>
                  <w:txbxContent>
                    <w:p w14:paraId="5C2F9E72" w14:textId="7B1C811E" w:rsidR="008F247E" w:rsidRPr="00BB41F5" w:rsidRDefault="001F09D6" w:rsidP="00BB41F5">
                      <w:pPr>
                        <w:spacing w:line="240" w:lineRule="auto"/>
                        <w:jc w:val="center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>Kaunas,2021</w:t>
                      </w:r>
                    </w:p>
                  </w:txbxContent>
                </v:textbox>
                <w10:wrap anchorx="margin" anchory="page"/>
              </v:shape>
            </w:pict>
          </mc:Fallback>
        </mc:AlternateContent>
      </w:r>
    </w:p>
    <w:p w14:paraId="39F34018" w14:textId="29D2DB83" w:rsidR="003764DB" w:rsidRDefault="00FE177C" w:rsidP="00D67173">
      <w:pPr>
        <w:pStyle w:val="Style4"/>
        <w:numPr>
          <w:ilvl w:val="0"/>
          <w:numId w:val="0"/>
        </w:numPr>
        <w:jc w:val="both"/>
      </w:pPr>
      <w:r>
        <w:lastRenderedPageBreak/>
        <w:tab/>
      </w:r>
      <w:r w:rsidR="00B72C47">
        <w:t xml:space="preserve">Natūralu, kad </w:t>
      </w:r>
      <w:r w:rsidR="007C2B7F">
        <w:t>žmonija</w:t>
      </w:r>
      <w:r w:rsidR="00B72C47">
        <w:t xml:space="preserve"> yra labai smalsi ir trokštanti atradimų, todėl žemės jai gali būti negana. </w:t>
      </w:r>
      <w:r w:rsidR="00EE0ADE">
        <w:t xml:space="preserve">Dar 1969 m. žmogus pirmąjį kartą nusileido mėnulyje ir pareiškė, kad </w:t>
      </w:r>
      <w:r w:rsidR="00944B3D">
        <w:t>„</w:t>
      </w:r>
      <w:r w:rsidR="00EE0ADE">
        <w:t xml:space="preserve">tai mažas žingsnis žmogui, tačiau didžiulis </w:t>
      </w:r>
      <w:r w:rsidR="004F3A27">
        <w:t>šuolis</w:t>
      </w:r>
      <w:r w:rsidR="00EE0ADE">
        <w:t xml:space="preserve"> žmonijai</w:t>
      </w:r>
      <w:r w:rsidR="00944B3D">
        <w:t>“ (Neil‘as Amstrong‘as)</w:t>
      </w:r>
      <w:r w:rsidR="004F3A27">
        <w:t xml:space="preserve">, apie šią ekspediciją rašoma NASA puslapyje </w:t>
      </w:r>
      <w:r w:rsidR="004F3A27">
        <w:fldChar w:fldCharType="begin"/>
      </w:r>
      <w:r w:rsidR="004F3A27">
        <w:instrText>ADDIN RW.CITE{{doc:6154b5518f087d3748625cf3 Administrator,NASA 2015}}</w:instrText>
      </w:r>
      <w:r w:rsidR="004F3A27">
        <w:fldChar w:fldCharType="separate"/>
      </w:r>
      <w:r w:rsidR="004F3A27" w:rsidRPr="004F3A27">
        <w:rPr>
          <w:rFonts w:cs="Times New Roman"/>
          <w:bCs/>
          <w:lang w:val="en-US"/>
        </w:rPr>
        <w:t>[1]</w:t>
      </w:r>
      <w:r w:rsidR="004F3A27">
        <w:fldChar w:fldCharType="end"/>
      </w:r>
      <w:r w:rsidR="004F3A27">
        <w:t>. Pirmoji k</w:t>
      </w:r>
      <w:r w:rsidR="00D67173">
        <w:t>e</w:t>
      </w:r>
      <w:r w:rsidR="004F3A27">
        <w:t xml:space="preserve">lionė į kosmosą </w:t>
      </w:r>
      <w:r w:rsidR="00D67173">
        <w:t xml:space="preserve">nebūtų įvykusi, jei žmogus nebūtų pasitelkęs sudėtingų technologijų, kurios tobulėja ir šiomis dienomis. Šiais laikais kosmoso ekspedicijoms yra naudojamos įvairios išmaniosios technologijos, kurios ne tik palengvina </w:t>
      </w:r>
      <w:r w:rsidR="00341DA5">
        <w:t xml:space="preserve">kosmines </w:t>
      </w:r>
      <w:r w:rsidR="00D67173">
        <w:t>keliones, bet ir prapl</w:t>
      </w:r>
      <w:r w:rsidR="00E1295E">
        <w:t>e</w:t>
      </w:r>
      <w:r w:rsidR="00D67173">
        <w:t>čia jų spektr</w:t>
      </w:r>
      <w:r w:rsidR="00341DA5">
        <w:t xml:space="preserve">ą. Gali kilti klausimas, kokios yra šios išmaniosios technologijos ir kokia jų praktinė </w:t>
      </w:r>
      <w:r w:rsidR="001B70AE">
        <w:t>paskirtis</w:t>
      </w:r>
      <w:r w:rsidR="00341DA5">
        <w:t xml:space="preserve"> kosmoso tyrinėtojų tikslams pasiekti</w:t>
      </w:r>
      <w:r w:rsidR="00D67173">
        <w:t xml:space="preserve">. </w:t>
      </w:r>
    </w:p>
    <w:p w14:paraId="07C44400" w14:textId="62DFF885" w:rsidR="00341DA5" w:rsidRDefault="00341DA5" w:rsidP="00D67173">
      <w:pPr>
        <w:pStyle w:val="Style4"/>
        <w:numPr>
          <w:ilvl w:val="0"/>
          <w:numId w:val="0"/>
        </w:numPr>
        <w:jc w:val="both"/>
      </w:pPr>
      <w:r>
        <w:tab/>
      </w:r>
      <w:r w:rsidR="00E5509C">
        <w:t xml:space="preserve">Rūpintis kosmoso ekspedicijų būkle ir kosmonautų sveikata padeda 3D </w:t>
      </w:r>
      <w:r w:rsidR="00E1295E">
        <w:t>spausdintuvai</w:t>
      </w:r>
      <w:r w:rsidR="00E5509C">
        <w:t xml:space="preserve">. Ši išmanioji technologija į kosmosą buvo išsiųsta 2014 m. ir išspausdino </w:t>
      </w:r>
      <w:r w:rsidR="000D772A">
        <w:t xml:space="preserve">dalį savęs – </w:t>
      </w:r>
      <w:r w:rsidR="00E5509C">
        <w:t>pirmąjį objektą</w:t>
      </w:r>
      <w:r w:rsidR="000D772A">
        <w:t xml:space="preserve">, kuris buvo dalis pačio 3D </w:t>
      </w:r>
      <w:r w:rsidR="00E1295E">
        <w:t>spausdintuvo</w:t>
      </w:r>
      <w:r w:rsidR="000D772A">
        <w:t xml:space="preserve">. Tai įrodė, kad 3D </w:t>
      </w:r>
      <w:r w:rsidR="00E1295E">
        <w:t>spausdintuvai</w:t>
      </w:r>
      <w:r w:rsidR="000D772A">
        <w:t xml:space="preserve"> gali vykdyti tam tikras funkcija</w:t>
      </w:r>
      <w:r w:rsidR="009E2C0C">
        <w:t>s</w:t>
      </w:r>
      <w:r w:rsidR="000D772A">
        <w:t xml:space="preserve"> kosmose ir nuo tada ji</w:t>
      </w:r>
      <w:r w:rsidR="00177830">
        <w:t>e</w:t>
      </w:r>
      <w:r w:rsidR="000D772A">
        <w:t xml:space="preserve"> buvo tobulinam</w:t>
      </w:r>
      <w:r w:rsidR="009E2C0C">
        <w:t>i</w:t>
      </w:r>
      <w:r w:rsidR="000D772A">
        <w:t>, kad</w:t>
      </w:r>
      <w:r w:rsidR="00304835">
        <w:t>,</w:t>
      </w:r>
      <w:r w:rsidR="000D772A">
        <w:t xml:space="preserve"> pasitelkus šią išmaniąją technologiją</w:t>
      </w:r>
      <w:r w:rsidR="00304835">
        <w:t>,</w:t>
      </w:r>
      <w:r w:rsidR="000D772A">
        <w:t xml:space="preserve"> būtų galima pasiekti pažangos kosminiuose tyrinėjimuose. Šiais laikais 3D </w:t>
      </w:r>
      <w:r w:rsidR="00E1295E">
        <w:t>spausdintuv</w:t>
      </w:r>
      <w:r w:rsidR="00495E0C">
        <w:t>ų</w:t>
      </w:r>
      <w:r w:rsidR="000D772A">
        <w:t xml:space="preserve"> pagalba kosmonautams yra teikiama praktiškesnė ir efektyvesnė medicininė pagalba: gaminam</w:t>
      </w:r>
      <w:r w:rsidR="00405F69">
        <w:t>i ir taisom</w:t>
      </w:r>
      <w:r w:rsidR="00A80BFD">
        <w:t>i</w:t>
      </w:r>
      <w:r w:rsidR="000D772A">
        <w:t xml:space="preserve"> medicinin</w:t>
      </w:r>
      <w:r w:rsidR="00405F69">
        <w:t>iai</w:t>
      </w:r>
      <w:r w:rsidR="000D772A">
        <w:t xml:space="preserve"> </w:t>
      </w:r>
      <w:r w:rsidR="00405F69">
        <w:t>įrankiai, detalės</w:t>
      </w:r>
      <w:r w:rsidR="000D772A">
        <w:t>,</w:t>
      </w:r>
      <w:r w:rsidR="00405F69">
        <w:t xml:space="preserve"> kurios ne tik kainuoja, bet ir sveria mažiau. 2016 m. </w:t>
      </w:r>
      <w:r w:rsidR="00E1295E">
        <w:t>NASA</w:t>
      </w:r>
      <w:r w:rsidR="00405F69">
        <w:t xml:space="preserve"> ir ESA ėmė tyrinėti 3D </w:t>
      </w:r>
      <w:r w:rsidR="00E1295E">
        <w:t>spausdintuvo</w:t>
      </w:r>
      <w:r w:rsidR="00405F69">
        <w:t xml:space="preserve"> galimybes</w:t>
      </w:r>
      <w:r w:rsidR="00304835">
        <w:t>,</w:t>
      </w:r>
      <w:r w:rsidR="00405F69">
        <w:t xml:space="preserve"> susijusias su maistu, kosmoso erdvėlaivių</w:t>
      </w:r>
      <w:r w:rsidR="00A80BFD">
        <w:t xml:space="preserve"> ir kosminių kostiumų</w:t>
      </w:r>
      <w:r w:rsidR="00405F69">
        <w:t xml:space="preserve"> detalių gamyba</w:t>
      </w:r>
      <w:r w:rsidR="00A80BFD">
        <w:t xml:space="preserve">. Informaciją apie 3D </w:t>
      </w:r>
      <w:r w:rsidR="00E1295E">
        <w:t>spausdintuvo</w:t>
      </w:r>
      <w:r w:rsidR="00A80BFD">
        <w:t xml:space="preserve"> galimybes </w:t>
      </w:r>
      <w:r w:rsidR="00495E0C">
        <w:t>pateikė</w:t>
      </w:r>
      <w:r w:rsidR="00A80BFD">
        <w:t xml:space="preserve"> Julielynn</w:t>
      </w:r>
      <w:r w:rsidR="00E1295E">
        <w:t>‘as</w:t>
      </w:r>
      <w:r w:rsidR="00A80BFD">
        <w:t xml:space="preserve"> Y. Wong‘as </w:t>
      </w:r>
      <w:r w:rsidR="00A80BFD">
        <w:fldChar w:fldCharType="begin"/>
      </w:r>
      <w:r w:rsidR="00A80BFD">
        <w:instrText>ADDIN RW.CITE{{doc:6154c3b38f086e0f01b380fd Wong,JulielynnY. 2016}}</w:instrText>
      </w:r>
      <w:r w:rsidR="00A80BFD">
        <w:fldChar w:fldCharType="separate"/>
      </w:r>
      <w:r w:rsidR="00A80BFD" w:rsidRPr="00A80BFD">
        <w:rPr>
          <w:rFonts w:cs="Times New Roman"/>
          <w:bCs/>
          <w:lang w:val="en-US"/>
        </w:rPr>
        <w:t>[2]</w:t>
      </w:r>
      <w:r w:rsidR="00A80BFD">
        <w:fldChar w:fldCharType="end"/>
      </w:r>
      <w:r w:rsidR="00A80BFD">
        <w:t>. Ak</w:t>
      </w:r>
      <w:r w:rsidR="00E1295E">
        <w:t>i</w:t>
      </w:r>
      <w:r w:rsidR="00A80BFD">
        <w:t xml:space="preserve">vaizdu, kad ši išmanioji technologija </w:t>
      </w:r>
      <w:r w:rsidR="001B70AE">
        <w:t>yra svarbi kosmoso tyrinėjimų dalis, todėl ji yra tobulinama ir jos potencialas yra labai didelis.</w:t>
      </w:r>
    </w:p>
    <w:p w14:paraId="4271F3CF" w14:textId="48E053C6" w:rsidR="009C46C8" w:rsidRDefault="009C46C8" w:rsidP="00D67173">
      <w:pPr>
        <w:pStyle w:val="Style4"/>
        <w:numPr>
          <w:ilvl w:val="0"/>
          <w:numId w:val="0"/>
        </w:numPr>
        <w:jc w:val="both"/>
      </w:pPr>
      <w:r>
        <w:tab/>
      </w:r>
      <w:r w:rsidR="00027559">
        <w:t xml:space="preserve">Viena įspūdingiausių išmaniųjų technologijų šiais laikais yra robotai. </w:t>
      </w:r>
      <w:r w:rsidR="004A4A26">
        <w:t>K</w:t>
      </w:r>
      <w:r w:rsidR="00027559">
        <w:t>osmose jie yra naudojami jau nuo 1997 m., kai „Soujur“ robotas marsaeigis pirmąjį kartą NASOS buvo nuskraidintas į Marsą. Šios</w:t>
      </w:r>
      <w:r w:rsidR="007D798F">
        <w:t>e</w:t>
      </w:r>
      <w:r w:rsidR="00027559">
        <w:t xml:space="preserve"> elektros energija varomos</w:t>
      </w:r>
      <w:r w:rsidR="007D798F">
        <w:t>e</w:t>
      </w:r>
      <w:r w:rsidR="00027559">
        <w:t xml:space="preserve"> mašinos</w:t>
      </w:r>
      <w:r w:rsidR="007D798F">
        <w:t xml:space="preserve">e yra įmontuoti įvairūs moksliniai instrumentai bei foto kameros, kurių pagalba šie robotai tyrinėja raudonąją planetą </w:t>
      </w:r>
      <w:r w:rsidR="007D798F">
        <w:softHyphen/>
      </w:r>
      <w:r w:rsidR="007D798F">
        <w:softHyphen/>
      </w:r>
      <w:r w:rsidR="007D798F">
        <w:softHyphen/>
        <w:t>– Marsą: daro nuotraukas, ieško vandens šaltinių</w:t>
      </w:r>
      <w:r w:rsidR="004A4A26">
        <w:t>. Daugiau informacijos apie marsaeigio funkcijas galima rasti Karolio Kasikausko magistro baigiamajame teoriniame darbe</w:t>
      </w:r>
      <w:r w:rsidR="00497CF2">
        <w:t xml:space="preserve"> </w:t>
      </w:r>
      <w:r w:rsidR="00497CF2">
        <w:fldChar w:fldCharType="begin"/>
      </w:r>
      <w:r w:rsidR="00497CF2">
        <w:instrText>ADDIN RW.CITE{{doc:6158632f8f08fb6ba45b9945 Kasikauskas,Karolis 2019}}</w:instrText>
      </w:r>
      <w:r w:rsidR="00497CF2">
        <w:fldChar w:fldCharType="separate"/>
      </w:r>
      <w:r w:rsidR="00497CF2" w:rsidRPr="00497CF2">
        <w:rPr>
          <w:rFonts w:cs="Times New Roman"/>
          <w:bCs/>
          <w:lang w:val="en-US"/>
        </w:rPr>
        <w:t>[3]</w:t>
      </w:r>
      <w:r w:rsidR="00497CF2">
        <w:fldChar w:fldCharType="end"/>
      </w:r>
      <w:r w:rsidR="007D798F">
        <w:t xml:space="preserve">. </w:t>
      </w:r>
      <w:r w:rsidR="0059019B">
        <w:t>Pati k</w:t>
      </w:r>
      <w:r w:rsidR="007D798F">
        <w:t xml:space="preserve">elionė iki Marso planetos </w:t>
      </w:r>
      <w:r w:rsidR="004A4A26">
        <w:t>žmogui yra labai sudėtinga</w:t>
      </w:r>
      <w:r w:rsidR="0059019B">
        <w:t xml:space="preserve"> ir nepraktiška: ji užtruktų ilgai, skrydis daug kainuotų, todėl sugrįžti atgal į Žemę būtų beveik neįmanoma</w:t>
      </w:r>
      <w:r w:rsidR="00414A20">
        <w:t xml:space="preserve"> –</w:t>
      </w:r>
      <w:r w:rsidR="00982D26">
        <w:t xml:space="preserve"> </w:t>
      </w:r>
      <w:r w:rsidR="00414A20">
        <w:t>d</w:t>
      </w:r>
      <w:r w:rsidR="00982D26">
        <w:t>ar 2010 m. buvo svarstoma kelių šimtų žmonių kelionė į Mars</w:t>
      </w:r>
      <w:r w:rsidR="003223DF">
        <w:t>ą, tačiau be galimybės sugrįžti</w:t>
      </w:r>
      <w:r w:rsidR="00414A20">
        <w:t xml:space="preserve"> </w:t>
      </w:r>
      <w:r w:rsidR="0048029F">
        <w:fldChar w:fldCharType="begin"/>
      </w:r>
      <w:r w:rsidR="0048029F">
        <w:instrText>ADDIN RW.CITE{{doc:615877ac8f08fb6ba45b9a8b Calverd,Alan 2010}}</w:instrText>
      </w:r>
      <w:r w:rsidR="0048029F">
        <w:fldChar w:fldCharType="separate"/>
      </w:r>
      <w:r w:rsidR="00497CF2" w:rsidRPr="00497CF2">
        <w:rPr>
          <w:rFonts w:cs="Times New Roman"/>
          <w:bCs/>
          <w:lang w:val="en-US"/>
        </w:rPr>
        <w:t>[4]</w:t>
      </w:r>
      <w:r w:rsidR="0048029F">
        <w:fldChar w:fldCharType="end"/>
      </w:r>
      <w:r w:rsidR="003223DF">
        <w:t>.</w:t>
      </w:r>
      <w:r w:rsidR="00982D26">
        <w:t xml:space="preserve"> </w:t>
      </w:r>
      <w:r w:rsidR="0059019B">
        <w:t xml:space="preserve"> Būtent dėl praktiškumo ir visapusės naudos kosminiuose tyrinėjimuose yra naudojami robotai, kurie gali atlaikyti ilgą kelionę į kitą planetą bei pasiekti puikių rezultatų.</w:t>
      </w:r>
    </w:p>
    <w:p w14:paraId="3AAEDDA4" w14:textId="59E1D614" w:rsidR="0048029F" w:rsidRDefault="0048029F" w:rsidP="00D67173">
      <w:pPr>
        <w:pStyle w:val="Style4"/>
        <w:numPr>
          <w:ilvl w:val="0"/>
          <w:numId w:val="0"/>
        </w:numPr>
        <w:jc w:val="both"/>
      </w:pPr>
      <w:r>
        <w:tab/>
        <w:t>Apibendrinant galima teigti, kad žmogus ieško kuo praktiške</w:t>
      </w:r>
      <w:r w:rsidR="00E1295E">
        <w:t>s</w:t>
      </w:r>
      <w:r>
        <w:t xml:space="preserve">nių ir naudingesnių </w:t>
      </w:r>
      <w:r w:rsidR="008D39C3">
        <w:t>būdų</w:t>
      </w:r>
      <w:r w:rsidR="00495E0C">
        <w:t xml:space="preserve">, kurie padėtų </w:t>
      </w:r>
      <w:r w:rsidR="00CE52BB">
        <w:t>pažinti kosmoso platybes</w:t>
      </w:r>
      <w:r>
        <w:t>. Toki</w:t>
      </w:r>
      <w:r w:rsidR="008D39C3">
        <w:t>a</w:t>
      </w:r>
      <w:r>
        <w:t xml:space="preserve"> išmanio</w:t>
      </w:r>
      <w:r w:rsidR="008D39C3">
        <w:t>ji</w:t>
      </w:r>
      <w:r>
        <w:t xml:space="preserve"> technologij</w:t>
      </w:r>
      <w:r w:rsidR="008D39C3">
        <w:t>a</w:t>
      </w:r>
      <w:r>
        <w:t xml:space="preserve">, kaip 3D </w:t>
      </w:r>
      <w:r w:rsidR="00E1295E">
        <w:t>spausdintuvas</w:t>
      </w:r>
      <w:r>
        <w:t xml:space="preserve"> nuolatos tobulėja, leidžia suma</w:t>
      </w:r>
      <w:r w:rsidRPr="00177830">
        <w:t>žinti</w:t>
      </w:r>
      <w:r>
        <w:t xml:space="preserve"> išlaidas</w:t>
      </w:r>
      <w:r w:rsidR="008D39C3">
        <w:t xml:space="preserve"> ir</w:t>
      </w:r>
      <w:r>
        <w:t xml:space="preserve"> pagerinti kosmonautų </w:t>
      </w:r>
      <w:r w:rsidR="008D39C3">
        <w:t xml:space="preserve">fizinę </w:t>
      </w:r>
      <w:r>
        <w:t>b</w:t>
      </w:r>
      <w:r w:rsidR="00E1295E">
        <w:t>ū</w:t>
      </w:r>
      <w:r>
        <w:t>klę</w:t>
      </w:r>
      <w:r w:rsidR="008D39C3">
        <w:t>, o pasitelkiami robotai</w:t>
      </w:r>
      <w:r w:rsidR="00304835">
        <w:t>,</w:t>
      </w:r>
      <w:r w:rsidR="008D39C3">
        <w:t xml:space="preserve"> kitų planetų tyrin</w:t>
      </w:r>
      <w:r w:rsidR="00E1295E">
        <w:t>ė</w:t>
      </w:r>
      <w:r w:rsidR="008D39C3">
        <w:t>jimams atlikti</w:t>
      </w:r>
      <w:r w:rsidR="00304835">
        <w:t>,</w:t>
      </w:r>
      <w:r w:rsidR="008D39C3">
        <w:t xml:space="preserve"> supaprastina šį </w:t>
      </w:r>
      <w:r w:rsidR="008D39C3" w:rsidRPr="00177830">
        <w:t>procesą, kurį būtų sudėtinga tiesiogiai atlikti žmogui.</w:t>
      </w:r>
      <w:r w:rsidR="00CE52BB" w:rsidRPr="00177830">
        <w:t xml:space="preserve"> Nors šiuolaikinių išmaniųjų technologijų naudos kasdieni</w:t>
      </w:r>
      <w:r w:rsidR="00CE52BB">
        <w:t xml:space="preserve">niame gyvenime nuginčyti neįmanoma,  kosminių atradimų sferoje jų paklausa taip pat </w:t>
      </w:r>
      <w:r w:rsidR="00CE52BB" w:rsidRPr="00177830">
        <w:t xml:space="preserve">yra </w:t>
      </w:r>
      <w:r w:rsidR="00CE52BB">
        <w:t xml:space="preserve">labai </w:t>
      </w:r>
      <w:r w:rsidR="00CE52BB" w:rsidRPr="00177830">
        <w:t>didelė</w:t>
      </w:r>
      <w:r w:rsidR="00CE52BB">
        <w:t>.</w:t>
      </w:r>
    </w:p>
    <w:p w14:paraId="3FB5EB64" w14:textId="4410EAC5" w:rsidR="00497CF2" w:rsidRDefault="00497CF2" w:rsidP="00D67173">
      <w:pPr>
        <w:pStyle w:val="Style4"/>
        <w:numPr>
          <w:ilvl w:val="0"/>
          <w:numId w:val="0"/>
        </w:numPr>
        <w:jc w:val="both"/>
      </w:pPr>
    </w:p>
    <w:p w14:paraId="580B641A" w14:textId="77777777" w:rsidR="00497CF2" w:rsidRDefault="00497CF2">
      <w:pPr>
        <w:spacing w:after="160" w:line="259" w:lineRule="auto"/>
        <w:jc w:val="left"/>
        <w:rPr>
          <w:rFonts w:cstheme="minorHAnsi"/>
          <w:iCs/>
          <w:noProof/>
          <w:szCs w:val="20"/>
        </w:rPr>
      </w:pPr>
      <w:r>
        <w:br w:type="page"/>
      </w:r>
    </w:p>
    <w:p w14:paraId="731D3F43" w14:textId="7023B584" w:rsidR="00497CF2" w:rsidRDefault="00497CF2" w:rsidP="00497CF2">
      <w:pPr>
        <w:pStyle w:val="Style4"/>
        <w:numPr>
          <w:ilvl w:val="0"/>
          <w:numId w:val="0"/>
        </w:numPr>
        <w:jc w:val="center"/>
        <w:rPr>
          <w:b/>
          <w:bCs/>
        </w:rPr>
      </w:pPr>
      <w:r>
        <w:rPr>
          <w:b/>
          <w:bCs/>
        </w:rPr>
        <w:lastRenderedPageBreak/>
        <w:t>Literatūros sąrašas</w:t>
      </w:r>
    </w:p>
    <w:p w14:paraId="24F76F9B" w14:textId="77777777" w:rsidR="00497CF2" w:rsidRPr="00497CF2" w:rsidRDefault="00497CF2" w:rsidP="00497CF2">
      <w:pPr>
        <w:pStyle w:val="Style4"/>
        <w:numPr>
          <w:ilvl w:val="0"/>
          <w:numId w:val="0"/>
        </w:numPr>
        <w:rPr>
          <w:b/>
          <w:bCs/>
        </w:rPr>
      </w:pPr>
    </w:p>
    <w:p w14:paraId="3917DB28" w14:textId="0A8C8493" w:rsidR="00497CF2" w:rsidRPr="00497CF2" w:rsidRDefault="00497CF2" w:rsidP="00497CF2">
      <w:pPr>
        <w:pStyle w:val="NormalWeb"/>
      </w:pPr>
      <w:r>
        <w:fldChar w:fldCharType="begin"/>
      </w:r>
      <w:r>
        <w:instrText>ADDIN RW.BIB</w:instrText>
      </w:r>
      <w:r>
        <w:fldChar w:fldCharType="separate"/>
      </w:r>
      <w:r w:rsidRPr="00497CF2">
        <w:t>1. N. ADMINISTRATOR.</w:t>
      </w:r>
      <w:r w:rsidRPr="00497CF2">
        <w:rPr>
          <w:i/>
          <w:iCs/>
        </w:rPr>
        <w:t xml:space="preserve"> July 20, 1969: One Giant Leap for Mankind. </w:t>
      </w:r>
      <w:r w:rsidRPr="00497CF2">
        <w:t>Brian Dunbar. -02-19T16:24-05:00, 2015 [viewed Sep 29, 2021]. Available from:</w:t>
      </w:r>
      <w:hyperlink r:id="rId19" w:tgtFrame="_blank" w:history="1">
        <w:r w:rsidRPr="00497CF2">
          <w:rPr>
            <w:rStyle w:val="Hyperlink"/>
          </w:rPr>
          <w:t>http://www.nasa.gov/mission_pages/apollo/apollo11.html</w:t>
        </w:r>
      </w:hyperlink>
      <w:r w:rsidRPr="00497CF2">
        <w:t>.</w:t>
      </w:r>
    </w:p>
    <w:p w14:paraId="633F6E43" w14:textId="77777777" w:rsidR="00497CF2" w:rsidRPr="00497CF2" w:rsidRDefault="00497CF2" w:rsidP="00497CF2">
      <w:pPr>
        <w:pStyle w:val="NormalWeb"/>
      </w:pPr>
      <w:r w:rsidRPr="00497CF2">
        <w:t>2. WONG, J.Y. 3D Printing Applications for Space Missions</w:t>
      </w:r>
      <w:r w:rsidRPr="00497CF2">
        <w:rPr>
          <w:i/>
          <w:iCs/>
        </w:rPr>
        <w:t>. Aerospace Medicine and Human Performance</w:t>
      </w:r>
      <w:r w:rsidRPr="00497CF2">
        <w:t>, -06-01, 2016, vol. 87, no. 6 [viewed Sep 29, 2021]. pp. 580-582 DOI 10.3357/AMHP.4633.2016.</w:t>
      </w:r>
    </w:p>
    <w:p w14:paraId="1375ED4A" w14:textId="77777777" w:rsidR="00497CF2" w:rsidRPr="00497CF2" w:rsidRDefault="00497CF2" w:rsidP="00497CF2">
      <w:pPr>
        <w:pStyle w:val="NormalWeb"/>
      </w:pPr>
      <w:r w:rsidRPr="00497CF2">
        <w:t>3. KASIKAUSKAS, K.</w:t>
      </w:r>
      <w:r w:rsidRPr="00497CF2">
        <w:rPr>
          <w:i/>
          <w:iCs/>
        </w:rPr>
        <w:t xml:space="preserve"> Automatizuoto Roboto Dizaino Pritaikomumas Marso Paviršiaus Ir Ekstremalių Žemės Taškų Tyrimams; Automatizuoto Roboto Dizaino Pritaikomumas Marso Paviršiaus Tyrimams: Magistro Darbas. </w:t>
      </w:r>
      <w:r w:rsidRPr="00497CF2">
        <w:t>Vilnius: Vilniaus dailės akademija. Prieiga per eLABa – nacionalinė Lietuvos akademinė elektroninė biblioteka, 2019.</w:t>
      </w:r>
    </w:p>
    <w:p w14:paraId="2E1CE768" w14:textId="04D15EBD" w:rsidR="00497CF2" w:rsidRPr="00497CF2" w:rsidRDefault="00497CF2" w:rsidP="00497CF2">
      <w:pPr>
        <w:pStyle w:val="NormalWeb"/>
      </w:pPr>
      <w:r w:rsidRPr="00497CF2">
        <w:t>4. CALVERD, A. Mars – the One-Way Trip of a Lifetime?</w:t>
      </w:r>
      <w:r w:rsidRPr="00497CF2">
        <w:rPr>
          <w:i/>
          <w:iCs/>
        </w:rPr>
        <w:t>. Physics World</w:t>
      </w:r>
      <w:r w:rsidRPr="00497CF2">
        <w:t xml:space="preserve">, June, 2010, vol. 23, no. 06 [viewed Oct 2, 2021]. pp. 21–21. Available from: </w:t>
      </w:r>
      <w:hyperlink r:id="rId20" w:tgtFrame="_blank" w:history="1">
        <w:r w:rsidRPr="00497CF2">
          <w:rPr>
            <w:rStyle w:val="Hyperlink"/>
          </w:rPr>
          <w:t>https://doi.org/10.1088/2058-7058/23/06/30</w:t>
        </w:r>
      </w:hyperlink>
      <w:r w:rsidRPr="00497CF2">
        <w:t xml:space="preserve"> ISSN 2058-7058. DOI 10.1088/2058-7058/23/06/30.</w:t>
      </w:r>
    </w:p>
    <w:p w14:paraId="5AA89DF1" w14:textId="4BC6B1E0" w:rsidR="00C226AC" w:rsidRDefault="00497CF2" w:rsidP="00497CF2">
      <w:r w:rsidRPr="00497CF2">
        <w:rPr>
          <w:rFonts w:eastAsia="Times New Roman"/>
        </w:rPr>
        <w:t> </w:t>
      </w:r>
      <w:r>
        <w:fldChar w:fldCharType="end"/>
      </w:r>
      <w:r w:rsidR="00C226AC">
        <w:tab/>
      </w:r>
    </w:p>
    <w:p w14:paraId="42B21285" w14:textId="447D5EF8" w:rsidR="001B70AE" w:rsidRDefault="001B70AE" w:rsidP="00D67173">
      <w:pPr>
        <w:pStyle w:val="Style4"/>
        <w:numPr>
          <w:ilvl w:val="0"/>
          <w:numId w:val="0"/>
        </w:numPr>
        <w:jc w:val="both"/>
      </w:pPr>
      <w:r>
        <w:tab/>
      </w:r>
    </w:p>
    <w:sectPr w:rsidR="001B70AE" w:rsidSect="00497CF2">
      <w:footerReference w:type="default" r:id="rId21"/>
      <w:footerReference w:type="first" r:id="rId22"/>
      <w:pgSz w:w="11906" w:h="16838" w:code="9"/>
      <w:pgMar w:top="1134" w:right="567" w:bottom="1134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892726" w14:textId="77777777" w:rsidR="00C62EC1" w:rsidRDefault="00C62EC1" w:rsidP="00703F96">
      <w:pPr>
        <w:spacing w:line="240" w:lineRule="auto"/>
      </w:pPr>
      <w:r>
        <w:separator/>
      </w:r>
    </w:p>
    <w:p w14:paraId="4DAFDDC1" w14:textId="77777777" w:rsidR="00C62EC1" w:rsidRDefault="00C62EC1"/>
    <w:p w14:paraId="6EDB261A" w14:textId="77777777" w:rsidR="00C62EC1" w:rsidRDefault="00C62EC1"/>
    <w:p w14:paraId="6851B059" w14:textId="77777777" w:rsidR="00C62EC1" w:rsidRDefault="00C62EC1"/>
  </w:endnote>
  <w:endnote w:type="continuationSeparator" w:id="0">
    <w:p w14:paraId="625ED4E4" w14:textId="77777777" w:rsidR="00C62EC1" w:rsidRDefault="00C62EC1" w:rsidP="00703F96">
      <w:pPr>
        <w:spacing w:line="240" w:lineRule="auto"/>
      </w:pPr>
      <w:r>
        <w:continuationSeparator/>
      </w:r>
    </w:p>
    <w:p w14:paraId="6B1A0ECF" w14:textId="77777777" w:rsidR="00C62EC1" w:rsidRDefault="00C62EC1"/>
    <w:p w14:paraId="61B70F30" w14:textId="77777777" w:rsidR="00C62EC1" w:rsidRDefault="00C62EC1"/>
    <w:p w14:paraId="46CE852B" w14:textId="77777777" w:rsidR="00C62EC1" w:rsidRDefault="00C62EC1"/>
  </w:endnote>
  <w:endnote w:type="continuationNotice" w:id="1">
    <w:p w14:paraId="1C772B90" w14:textId="77777777" w:rsidR="00C62EC1" w:rsidRDefault="00C62EC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 Bold"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BA"/>
    <w:family w:val="swiss"/>
    <w:pitch w:val="variable"/>
    <w:sig w:usb0="E4002EFF" w:usb1="C000E47F" w:usb2="00000009" w:usb3="00000000" w:csb0="000001FF" w:csb1="00000000"/>
  </w:font>
  <w:font w:name="GaramondPremrPro">
    <w:altName w:val="Yu Gothic UI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52C399" w14:textId="77777777" w:rsidR="00497CF2" w:rsidRDefault="00497CF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1457932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90DB94" w14:textId="3F6EF1BE" w:rsidR="00497CF2" w:rsidRDefault="00497CF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98A5E93" w14:textId="77777777" w:rsidR="00497CF2" w:rsidRDefault="00497CF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0E6B50" w14:textId="77777777" w:rsidR="00497CF2" w:rsidRDefault="00497CF2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8020762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9C7562" w14:textId="5E2FFDB1" w:rsidR="008F247E" w:rsidRDefault="008F247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A3F55">
          <w:rPr>
            <w:noProof/>
          </w:rPr>
          <w:t>17</w:t>
        </w:r>
        <w:r>
          <w:rPr>
            <w:noProof/>
          </w:rP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96383F" w14:textId="77777777" w:rsidR="008F247E" w:rsidRDefault="008F24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D6232" w14:textId="77777777" w:rsidR="00C62EC1" w:rsidRDefault="00C62EC1" w:rsidP="00703F96">
      <w:pPr>
        <w:spacing w:line="240" w:lineRule="auto"/>
      </w:pPr>
      <w:r>
        <w:separator/>
      </w:r>
    </w:p>
  </w:footnote>
  <w:footnote w:type="continuationSeparator" w:id="0">
    <w:p w14:paraId="6167C408" w14:textId="77777777" w:rsidR="00C62EC1" w:rsidRDefault="00C62EC1" w:rsidP="00703F96">
      <w:pPr>
        <w:spacing w:line="240" w:lineRule="auto"/>
      </w:pPr>
      <w:r>
        <w:continuationSeparator/>
      </w:r>
    </w:p>
    <w:p w14:paraId="64D8434A" w14:textId="77777777" w:rsidR="00C62EC1" w:rsidRDefault="00C62EC1"/>
    <w:p w14:paraId="579A6CA9" w14:textId="77777777" w:rsidR="00C62EC1" w:rsidRDefault="00C62EC1"/>
    <w:p w14:paraId="5A47761F" w14:textId="77777777" w:rsidR="00C62EC1" w:rsidRDefault="00C62EC1"/>
  </w:footnote>
  <w:footnote w:type="continuationNotice" w:id="1">
    <w:p w14:paraId="37AA9E2E" w14:textId="77777777" w:rsidR="00C62EC1" w:rsidRDefault="00C62EC1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3A3867" w14:textId="77777777" w:rsidR="00497CF2" w:rsidRDefault="00497CF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00F083" w14:textId="77777777" w:rsidR="00497CF2" w:rsidRDefault="00497CF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2C3E7A" w14:textId="77777777" w:rsidR="00497CF2" w:rsidRDefault="00497CF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1D56B3E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1" w15:restartNumberingAfterBreak="0">
    <w:nsid w:val="04863335"/>
    <w:multiLevelType w:val="multilevel"/>
    <w:tmpl w:val="48D6B2A4"/>
    <w:styleLink w:val="Style3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05E66FF9"/>
    <w:multiLevelType w:val="hybridMultilevel"/>
    <w:tmpl w:val="395E491E"/>
    <w:lvl w:ilvl="0" w:tplc="2422ACB6">
      <w:start w:val="1"/>
      <w:numFmt w:val="bullet"/>
      <w:pStyle w:val="ListBullet"/>
      <w:lvlText w:val="–"/>
      <w:lvlJc w:val="left"/>
      <w:pPr>
        <w:ind w:left="717" w:hanging="360"/>
      </w:pPr>
      <w:rPr>
        <w:rFonts w:ascii="Times New Roman" w:hAnsi="Times New Roman" w:cs="Times New Roman" w:hint="default"/>
      </w:rPr>
    </w:lvl>
    <w:lvl w:ilvl="1" w:tplc="042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F200F9"/>
    <w:multiLevelType w:val="multilevel"/>
    <w:tmpl w:val="D43452F0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539545D9"/>
    <w:multiLevelType w:val="hybridMultilevel"/>
    <w:tmpl w:val="E8B4C46C"/>
    <w:lvl w:ilvl="0" w:tplc="C6902E4E">
      <w:start w:val="1"/>
      <w:numFmt w:val="decimal"/>
      <w:pStyle w:val="Priedas"/>
      <w:lvlText w:val="%1"/>
      <w:lvlJc w:val="left"/>
      <w:pPr>
        <w:ind w:left="9048" w:hanging="360"/>
      </w:pPr>
      <w:rPr>
        <w:rFonts w:hint="default"/>
        <w:b w:val="0"/>
        <w:i w:val="0"/>
        <w:sz w:val="24"/>
      </w:rPr>
    </w:lvl>
    <w:lvl w:ilvl="1" w:tplc="04270019" w:tentative="1">
      <w:start w:val="1"/>
      <w:numFmt w:val="lowerLetter"/>
      <w:lvlText w:val="%2."/>
      <w:lvlJc w:val="left"/>
      <w:pPr>
        <w:ind w:left="9771" w:hanging="360"/>
      </w:pPr>
    </w:lvl>
    <w:lvl w:ilvl="2" w:tplc="0427001B" w:tentative="1">
      <w:start w:val="1"/>
      <w:numFmt w:val="lowerRoman"/>
      <w:lvlText w:val="%3."/>
      <w:lvlJc w:val="right"/>
      <w:pPr>
        <w:ind w:left="10491" w:hanging="180"/>
      </w:pPr>
    </w:lvl>
    <w:lvl w:ilvl="3" w:tplc="0427000F" w:tentative="1">
      <w:start w:val="1"/>
      <w:numFmt w:val="decimal"/>
      <w:lvlText w:val="%4."/>
      <w:lvlJc w:val="left"/>
      <w:pPr>
        <w:ind w:left="11211" w:hanging="360"/>
      </w:pPr>
    </w:lvl>
    <w:lvl w:ilvl="4" w:tplc="04270019" w:tentative="1">
      <w:start w:val="1"/>
      <w:numFmt w:val="lowerLetter"/>
      <w:lvlText w:val="%5."/>
      <w:lvlJc w:val="left"/>
      <w:pPr>
        <w:ind w:left="11931" w:hanging="360"/>
      </w:pPr>
    </w:lvl>
    <w:lvl w:ilvl="5" w:tplc="0427001B" w:tentative="1">
      <w:start w:val="1"/>
      <w:numFmt w:val="lowerRoman"/>
      <w:lvlText w:val="%6."/>
      <w:lvlJc w:val="right"/>
      <w:pPr>
        <w:ind w:left="12651" w:hanging="180"/>
      </w:pPr>
    </w:lvl>
    <w:lvl w:ilvl="6" w:tplc="0427000F" w:tentative="1">
      <w:start w:val="1"/>
      <w:numFmt w:val="decimal"/>
      <w:lvlText w:val="%7."/>
      <w:lvlJc w:val="left"/>
      <w:pPr>
        <w:ind w:left="13371" w:hanging="360"/>
      </w:pPr>
    </w:lvl>
    <w:lvl w:ilvl="7" w:tplc="04270019" w:tentative="1">
      <w:start w:val="1"/>
      <w:numFmt w:val="lowerLetter"/>
      <w:lvlText w:val="%8."/>
      <w:lvlJc w:val="left"/>
      <w:pPr>
        <w:ind w:left="14091" w:hanging="360"/>
      </w:pPr>
    </w:lvl>
    <w:lvl w:ilvl="8" w:tplc="0427001B" w:tentative="1">
      <w:start w:val="1"/>
      <w:numFmt w:val="lowerRoman"/>
      <w:lvlText w:val="%9."/>
      <w:lvlJc w:val="right"/>
      <w:pPr>
        <w:ind w:left="14811" w:hanging="180"/>
      </w:pPr>
    </w:lvl>
  </w:abstractNum>
  <w:abstractNum w:abstractNumId="5" w15:restartNumberingAfterBreak="0">
    <w:nsid w:val="559C11EC"/>
    <w:multiLevelType w:val="hybridMultilevel"/>
    <w:tmpl w:val="5D3C28BE"/>
    <w:lvl w:ilvl="0" w:tplc="596CF822">
      <w:start w:val="1"/>
      <w:numFmt w:val="decimal"/>
      <w:pStyle w:val="Bibliography"/>
      <w:lvlText w:val="%1."/>
      <w:lvlJc w:val="left"/>
      <w:pPr>
        <w:ind w:left="36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270019" w:tentative="1">
      <w:start w:val="1"/>
      <w:numFmt w:val="lowerLetter"/>
      <w:lvlText w:val="%2."/>
      <w:lvlJc w:val="left"/>
      <w:pPr>
        <w:ind w:left="1080" w:hanging="360"/>
      </w:pPr>
    </w:lvl>
    <w:lvl w:ilvl="2" w:tplc="0427001B" w:tentative="1">
      <w:start w:val="1"/>
      <w:numFmt w:val="lowerRoman"/>
      <w:lvlText w:val="%3."/>
      <w:lvlJc w:val="right"/>
      <w:pPr>
        <w:ind w:left="1800" w:hanging="180"/>
      </w:pPr>
    </w:lvl>
    <w:lvl w:ilvl="3" w:tplc="0427000F" w:tentative="1">
      <w:start w:val="1"/>
      <w:numFmt w:val="decimal"/>
      <w:lvlText w:val="%4."/>
      <w:lvlJc w:val="left"/>
      <w:pPr>
        <w:ind w:left="2520" w:hanging="360"/>
      </w:pPr>
    </w:lvl>
    <w:lvl w:ilvl="4" w:tplc="04270019" w:tentative="1">
      <w:start w:val="1"/>
      <w:numFmt w:val="lowerLetter"/>
      <w:lvlText w:val="%5."/>
      <w:lvlJc w:val="left"/>
      <w:pPr>
        <w:ind w:left="3240" w:hanging="360"/>
      </w:pPr>
    </w:lvl>
    <w:lvl w:ilvl="5" w:tplc="0427001B" w:tentative="1">
      <w:start w:val="1"/>
      <w:numFmt w:val="lowerRoman"/>
      <w:lvlText w:val="%6."/>
      <w:lvlJc w:val="right"/>
      <w:pPr>
        <w:ind w:left="3960" w:hanging="180"/>
      </w:pPr>
    </w:lvl>
    <w:lvl w:ilvl="6" w:tplc="0427000F" w:tentative="1">
      <w:start w:val="1"/>
      <w:numFmt w:val="decimal"/>
      <w:lvlText w:val="%7."/>
      <w:lvlJc w:val="left"/>
      <w:pPr>
        <w:ind w:left="4680" w:hanging="360"/>
      </w:pPr>
    </w:lvl>
    <w:lvl w:ilvl="7" w:tplc="04270019" w:tentative="1">
      <w:start w:val="1"/>
      <w:numFmt w:val="lowerLetter"/>
      <w:lvlText w:val="%8."/>
      <w:lvlJc w:val="left"/>
      <w:pPr>
        <w:ind w:left="5400" w:hanging="360"/>
      </w:pPr>
    </w:lvl>
    <w:lvl w:ilvl="8" w:tplc="042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AF94B7E"/>
    <w:multiLevelType w:val="multilevel"/>
    <w:tmpl w:val="F3DAB736"/>
    <w:styleLink w:val="Style1"/>
    <w:lvl w:ilvl="0">
      <w:start w:val="1"/>
      <w:numFmt w:val="decimal"/>
      <w:lvlText w:val="%1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2.1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lvlText w:val="%3."/>
      <w:lvlJc w:val="right"/>
      <w:pPr>
        <w:ind w:left="357" w:hanging="357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57" w:hanging="357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57" w:hanging="357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57" w:hanging="357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5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357" w:hanging="357"/>
      </w:pPr>
      <w:rPr>
        <w:rFonts w:hint="default"/>
      </w:rPr>
    </w:lvl>
  </w:abstractNum>
  <w:abstractNum w:abstractNumId="7" w15:restartNumberingAfterBreak="0">
    <w:nsid w:val="6D5813DF"/>
    <w:multiLevelType w:val="multilevel"/>
    <w:tmpl w:val="A26EF87E"/>
    <w:styleLink w:val="Style2"/>
    <w:lvl w:ilvl="0">
      <w:start w:val="1"/>
      <w:numFmt w:val="decimal"/>
      <w:lvlText w:val="%1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2.1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isLgl/>
      <w:lvlText w:val="%3.1.1."/>
      <w:lvlJc w:val="righ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decimal"/>
      <w:lvlText w:val="%4."/>
      <w:lvlJc w:val="left"/>
      <w:pPr>
        <w:ind w:left="357" w:hanging="357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57" w:hanging="357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57" w:hanging="357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5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357" w:hanging="357"/>
      </w:pPr>
      <w:rPr>
        <w:rFonts w:hint="default"/>
      </w:rPr>
    </w:lvl>
  </w:abstractNum>
  <w:abstractNum w:abstractNumId="8" w15:restartNumberingAfterBreak="0">
    <w:nsid w:val="779F5073"/>
    <w:multiLevelType w:val="multilevel"/>
    <w:tmpl w:val="CD26A2A6"/>
    <w:lvl w:ilvl="0">
      <w:start w:val="1"/>
      <w:numFmt w:val="decimal"/>
      <w:pStyle w:val="Heading1"/>
      <w:lvlText w:val="%1."/>
      <w:lvlJc w:val="left"/>
      <w:pPr>
        <w:ind w:left="357" w:hanging="357"/>
      </w:pPr>
      <w:rPr>
        <w:rFonts w:ascii="Times New Roman Bold" w:hAnsi="Times New Roman Bold" w:hint="default"/>
        <w:b/>
        <w:i w:val="0"/>
        <w:sz w:val="24"/>
      </w:rPr>
    </w:lvl>
    <w:lvl w:ilvl="1">
      <w:start w:val="1"/>
      <w:numFmt w:val="decimal"/>
      <w:pStyle w:val="Heading2"/>
      <w:lvlText w:val="%1.%2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Heading3"/>
      <w:lvlText w:val="%1.%2.%3."/>
      <w:lvlJc w:val="left"/>
      <w:pPr>
        <w:ind w:left="357" w:hanging="357"/>
      </w:pPr>
      <w:rPr>
        <w:rFonts w:ascii="Times New Roman" w:hAnsi="Times New Roman" w:hint="default"/>
        <w:b/>
        <w:i w:val="0"/>
        <w:sz w:val="24"/>
      </w:rPr>
    </w:lvl>
    <w:lvl w:ilvl="3">
      <w:start w:val="1"/>
      <w:numFmt w:val="decimal"/>
      <w:pStyle w:val="Heading4"/>
      <w:lvlText w:val="%1.%2.%3.%4."/>
      <w:lvlJc w:val="left"/>
      <w:pPr>
        <w:ind w:left="357" w:hanging="357"/>
      </w:pPr>
      <w:rPr>
        <w:rFonts w:ascii="Times New Roman Bold" w:hAnsi="Times New Roman Bold" w:hint="default"/>
        <w:b/>
        <w:i w:val="0"/>
        <w:sz w:val="24"/>
      </w:rPr>
    </w:lvl>
    <w:lvl w:ilvl="4">
      <w:start w:val="1"/>
      <w:numFmt w:val="decimal"/>
      <w:pStyle w:val="Heading5"/>
      <w:lvlText w:val="%1.%2.%3.%4.%5."/>
      <w:lvlJc w:val="left"/>
      <w:pPr>
        <w:ind w:left="357" w:hanging="357"/>
      </w:pPr>
      <w:rPr>
        <w:rFonts w:ascii="Times New Roman Bold" w:hAnsi="Times New Roman Bold" w:hint="default"/>
        <w:b/>
        <w:i w:val="0"/>
        <w:sz w:val="24"/>
      </w:rPr>
    </w:lvl>
    <w:lvl w:ilvl="5">
      <w:start w:val="1"/>
      <w:numFmt w:val="lowerRoman"/>
      <w:pStyle w:val="Heading6"/>
      <w:lvlText w:val="%6."/>
      <w:lvlJc w:val="right"/>
      <w:pPr>
        <w:ind w:left="357" w:hanging="357"/>
      </w:pPr>
      <w:rPr>
        <w:rFonts w:hint="default"/>
      </w:rPr>
    </w:lvl>
    <w:lvl w:ilvl="6">
      <w:start w:val="1"/>
      <w:numFmt w:val="decimal"/>
      <w:pStyle w:val="Heading7"/>
      <w:lvlText w:val="%7."/>
      <w:lvlJc w:val="left"/>
      <w:pPr>
        <w:ind w:left="357" w:hanging="35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357" w:hanging="357"/>
      </w:pPr>
      <w:rPr>
        <w:rFonts w:hint="default"/>
      </w:rPr>
    </w:lvl>
  </w:abstractNum>
  <w:abstractNum w:abstractNumId="9" w15:restartNumberingAfterBreak="0">
    <w:nsid w:val="7ABB3C3A"/>
    <w:multiLevelType w:val="hybridMultilevel"/>
    <w:tmpl w:val="6B24DA1E"/>
    <w:lvl w:ilvl="0" w:tplc="A4B0824A">
      <w:start w:val="1"/>
      <w:numFmt w:val="decimal"/>
      <w:pStyle w:val="Style4"/>
      <w:lvlText w:val="%1"/>
      <w:lvlJc w:val="left"/>
      <w:pPr>
        <w:ind w:left="720" w:hanging="360"/>
      </w:pPr>
      <w:rPr>
        <w:rFonts w:hint="default"/>
        <w:b w:val="0"/>
        <w:i w:val="0"/>
        <w:sz w:val="24"/>
      </w:rPr>
    </w:lvl>
    <w:lvl w:ilvl="1" w:tplc="04270019" w:tentative="1">
      <w:start w:val="1"/>
      <w:numFmt w:val="lowerLetter"/>
      <w:lvlText w:val="%2."/>
      <w:lvlJc w:val="left"/>
      <w:pPr>
        <w:ind w:left="1440" w:hanging="360"/>
      </w:pPr>
    </w:lvl>
    <w:lvl w:ilvl="2" w:tplc="0427001B" w:tentative="1">
      <w:start w:val="1"/>
      <w:numFmt w:val="lowerRoman"/>
      <w:lvlText w:val="%3."/>
      <w:lvlJc w:val="right"/>
      <w:pPr>
        <w:ind w:left="2160" w:hanging="180"/>
      </w:pPr>
    </w:lvl>
    <w:lvl w:ilvl="3" w:tplc="0427000F" w:tentative="1">
      <w:start w:val="1"/>
      <w:numFmt w:val="decimal"/>
      <w:lvlText w:val="%4."/>
      <w:lvlJc w:val="left"/>
      <w:pPr>
        <w:ind w:left="2880" w:hanging="360"/>
      </w:pPr>
    </w:lvl>
    <w:lvl w:ilvl="4" w:tplc="04270019" w:tentative="1">
      <w:start w:val="1"/>
      <w:numFmt w:val="lowerLetter"/>
      <w:lvlText w:val="%5."/>
      <w:lvlJc w:val="left"/>
      <w:pPr>
        <w:ind w:left="3600" w:hanging="360"/>
      </w:pPr>
    </w:lvl>
    <w:lvl w:ilvl="5" w:tplc="0427001B" w:tentative="1">
      <w:start w:val="1"/>
      <w:numFmt w:val="lowerRoman"/>
      <w:lvlText w:val="%6."/>
      <w:lvlJc w:val="right"/>
      <w:pPr>
        <w:ind w:left="4320" w:hanging="180"/>
      </w:pPr>
    </w:lvl>
    <w:lvl w:ilvl="6" w:tplc="0427000F" w:tentative="1">
      <w:start w:val="1"/>
      <w:numFmt w:val="decimal"/>
      <w:lvlText w:val="%7."/>
      <w:lvlJc w:val="left"/>
      <w:pPr>
        <w:ind w:left="5040" w:hanging="360"/>
      </w:pPr>
    </w:lvl>
    <w:lvl w:ilvl="7" w:tplc="04270019" w:tentative="1">
      <w:start w:val="1"/>
      <w:numFmt w:val="lowerLetter"/>
      <w:lvlText w:val="%8."/>
      <w:lvlJc w:val="left"/>
      <w:pPr>
        <w:ind w:left="5760" w:hanging="360"/>
      </w:pPr>
    </w:lvl>
    <w:lvl w:ilvl="8" w:tplc="042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7"/>
  </w:num>
  <w:num w:numId="4">
    <w:abstractNumId w:val="8"/>
  </w:num>
  <w:num w:numId="5">
    <w:abstractNumId w:val="0"/>
  </w:num>
  <w:num w:numId="6">
    <w:abstractNumId w:val="2"/>
  </w:num>
  <w:num w:numId="7">
    <w:abstractNumId w:val="1"/>
  </w:num>
  <w:num w:numId="8">
    <w:abstractNumId w:val="4"/>
  </w:num>
  <w:num w:numId="9">
    <w:abstractNumId w:val="9"/>
  </w:num>
  <w:num w:numId="10">
    <w:abstractNumId w:val="5"/>
  </w:num>
  <w:num w:numId="11">
    <w:abstractNumId w:val="0"/>
    <w:lvlOverride w:ilvl="0">
      <w:startOverride w:val="1"/>
    </w:lvlOverride>
  </w:num>
  <w:num w:numId="12">
    <w:abstractNumId w:val="5"/>
    <w:lvlOverride w:ilvl="0">
      <w:startOverride w:val="1"/>
    </w:lvlOverride>
  </w:num>
  <w:num w:numId="13">
    <w:abstractNumId w:val="0"/>
  </w:num>
  <w:num w:numId="14">
    <w:abstractNumId w:val="0"/>
    <w:lvlOverride w:ilvl="0">
      <w:startOverride w:val="1"/>
    </w:lvlOverride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ocumentProtection w:edit="forms" w:enforcement="0"/>
  <w:defaultTabStop w:val="284"/>
  <w:hyphenationZone w:val="396"/>
  <w:drawingGridHorizontalSpacing w:val="181"/>
  <w:drawingGridVerticalSpacing w:val="181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7AF1"/>
    <w:rsid w:val="00003F6F"/>
    <w:rsid w:val="00021D88"/>
    <w:rsid w:val="0002660C"/>
    <w:rsid w:val="00027559"/>
    <w:rsid w:val="00030E88"/>
    <w:rsid w:val="000361E8"/>
    <w:rsid w:val="00046A26"/>
    <w:rsid w:val="00053A41"/>
    <w:rsid w:val="00055FA6"/>
    <w:rsid w:val="000560C7"/>
    <w:rsid w:val="000564D4"/>
    <w:rsid w:val="000565A3"/>
    <w:rsid w:val="00067E95"/>
    <w:rsid w:val="00074831"/>
    <w:rsid w:val="00076FBB"/>
    <w:rsid w:val="00086029"/>
    <w:rsid w:val="00087B46"/>
    <w:rsid w:val="000B57CF"/>
    <w:rsid w:val="000C0F8A"/>
    <w:rsid w:val="000C1C2C"/>
    <w:rsid w:val="000C7CA8"/>
    <w:rsid w:val="000D01FD"/>
    <w:rsid w:val="000D42B9"/>
    <w:rsid w:val="000D4DCE"/>
    <w:rsid w:val="000D772A"/>
    <w:rsid w:val="000E0BB5"/>
    <w:rsid w:val="000E1602"/>
    <w:rsid w:val="000E3E51"/>
    <w:rsid w:val="000E7B0D"/>
    <w:rsid w:val="000E7C43"/>
    <w:rsid w:val="000F4B18"/>
    <w:rsid w:val="000F4E53"/>
    <w:rsid w:val="0010211A"/>
    <w:rsid w:val="001027D4"/>
    <w:rsid w:val="00112DF8"/>
    <w:rsid w:val="00113318"/>
    <w:rsid w:val="001148B6"/>
    <w:rsid w:val="00115D50"/>
    <w:rsid w:val="00125CEC"/>
    <w:rsid w:val="00132552"/>
    <w:rsid w:val="00132D76"/>
    <w:rsid w:val="00142381"/>
    <w:rsid w:val="00144050"/>
    <w:rsid w:val="001467DB"/>
    <w:rsid w:val="00150F63"/>
    <w:rsid w:val="00151207"/>
    <w:rsid w:val="00153703"/>
    <w:rsid w:val="0015409A"/>
    <w:rsid w:val="00160AAB"/>
    <w:rsid w:val="00160D8E"/>
    <w:rsid w:val="001617B2"/>
    <w:rsid w:val="001630DD"/>
    <w:rsid w:val="001710D1"/>
    <w:rsid w:val="00177830"/>
    <w:rsid w:val="00181E98"/>
    <w:rsid w:val="00181F65"/>
    <w:rsid w:val="00187D2D"/>
    <w:rsid w:val="00191CF7"/>
    <w:rsid w:val="00195458"/>
    <w:rsid w:val="00197B02"/>
    <w:rsid w:val="00197E84"/>
    <w:rsid w:val="001A2545"/>
    <w:rsid w:val="001A36AB"/>
    <w:rsid w:val="001A489C"/>
    <w:rsid w:val="001B70AE"/>
    <w:rsid w:val="001B7286"/>
    <w:rsid w:val="001C0C97"/>
    <w:rsid w:val="001C13A6"/>
    <w:rsid w:val="001C6670"/>
    <w:rsid w:val="001D32A9"/>
    <w:rsid w:val="001E0873"/>
    <w:rsid w:val="001E128D"/>
    <w:rsid w:val="001E593D"/>
    <w:rsid w:val="001F0366"/>
    <w:rsid w:val="001F09D6"/>
    <w:rsid w:val="001F0CED"/>
    <w:rsid w:val="001F2F12"/>
    <w:rsid w:val="001F73A9"/>
    <w:rsid w:val="001F7522"/>
    <w:rsid w:val="00200062"/>
    <w:rsid w:val="002141C1"/>
    <w:rsid w:val="00214BB1"/>
    <w:rsid w:val="00225C72"/>
    <w:rsid w:val="00235896"/>
    <w:rsid w:val="00236C7B"/>
    <w:rsid w:val="00254B09"/>
    <w:rsid w:val="00257584"/>
    <w:rsid w:val="00257617"/>
    <w:rsid w:val="00261307"/>
    <w:rsid w:val="00266461"/>
    <w:rsid w:val="00270868"/>
    <w:rsid w:val="00270F30"/>
    <w:rsid w:val="002761C5"/>
    <w:rsid w:val="0028331B"/>
    <w:rsid w:val="0028563B"/>
    <w:rsid w:val="002918CD"/>
    <w:rsid w:val="0029446B"/>
    <w:rsid w:val="002A304D"/>
    <w:rsid w:val="002A47DD"/>
    <w:rsid w:val="002A6CEF"/>
    <w:rsid w:val="002B3F9D"/>
    <w:rsid w:val="002C4255"/>
    <w:rsid w:val="002C5F0F"/>
    <w:rsid w:val="002C61BE"/>
    <w:rsid w:val="002C7063"/>
    <w:rsid w:val="002D0564"/>
    <w:rsid w:val="002F0C7B"/>
    <w:rsid w:val="002F0FE1"/>
    <w:rsid w:val="002F1A21"/>
    <w:rsid w:val="002F2959"/>
    <w:rsid w:val="00304835"/>
    <w:rsid w:val="00307424"/>
    <w:rsid w:val="00313D9D"/>
    <w:rsid w:val="00317DCA"/>
    <w:rsid w:val="003223DF"/>
    <w:rsid w:val="00323A2C"/>
    <w:rsid w:val="003377D0"/>
    <w:rsid w:val="003404BA"/>
    <w:rsid w:val="00341DA5"/>
    <w:rsid w:val="003471B1"/>
    <w:rsid w:val="00372EC2"/>
    <w:rsid w:val="003733AA"/>
    <w:rsid w:val="00375680"/>
    <w:rsid w:val="003764DB"/>
    <w:rsid w:val="0037769F"/>
    <w:rsid w:val="0038050F"/>
    <w:rsid w:val="00384141"/>
    <w:rsid w:val="00384DB7"/>
    <w:rsid w:val="00385B22"/>
    <w:rsid w:val="0039105F"/>
    <w:rsid w:val="00391192"/>
    <w:rsid w:val="00393439"/>
    <w:rsid w:val="00394551"/>
    <w:rsid w:val="003A049C"/>
    <w:rsid w:val="003A7A07"/>
    <w:rsid w:val="003B4A45"/>
    <w:rsid w:val="003B5464"/>
    <w:rsid w:val="003C0718"/>
    <w:rsid w:val="003C78D9"/>
    <w:rsid w:val="003D13F9"/>
    <w:rsid w:val="003D27DE"/>
    <w:rsid w:val="003D3CD7"/>
    <w:rsid w:val="003D4135"/>
    <w:rsid w:val="003D4FDF"/>
    <w:rsid w:val="003E208C"/>
    <w:rsid w:val="003F124A"/>
    <w:rsid w:val="003F2A63"/>
    <w:rsid w:val="003F3A2B"/>
    <w:rsid w:val="003F4427"/>
    <w:rsid w:val="00400547"/>
    <w:rsid w:val="00400BE6"/>
    <w:rsid w:val="00401D60"/>
    <w:rsid w:val="00405F69"/>
    <w:rsid w:val="00407982"/>
    <w:rsid w:val="00410D6E"/>
    <w:rsid w:val="00412609"/>
    <w:rsid w:val="004136BC"/>
    <w:rsid w:val="00413A6C"/>
    <w:rsid w:val="00413DA3"/>
    <w:rsid w:val="00414A20"/>
    <w:rsid w:val="004217B2"/>
    <w:rsid w:val="004244C8"/>
    <w:rsid w:val="00431AF3"/>
    <w:rsid w:val="0044222F"/>
    <w:rsid w:val="00443244"/>
    <w:rsid w:val="00446C2C"/>
    <w:rsid w:val="004470C0"/>
    <w:rsid w:val="00460611"/>
    <w:rsid w:val="004607AE"/>
    <w:rsid w:val="0046115B"/>
    <w:rsid w:val="004779C8"/>
    <w:rsid w:val="00477D85"/>
    <w:rsid w:val="0048029F"/>
    <w:rsid w:val="004840CA"/>
    <w:rsid w:val="00487600"/>
    <w:rsid w:val="00493229"/>
    <w:rsid w:val="00495E0C"/>
    <w:rsid w:val="00496B61"/>
    <w:rsid w:val="00497CF2"/>
    <w:rsid w:val="00497F53"/>
    <w:rsid w:val="004A2A93"/>
    <w:rsid w:val="004A4A26"/>
    <w:rsid w:val="004A689F"/>
    <w:rsid w:val="004B177B"/>
    <w:rsid w:val="004C4F03"/>
    <w:rsid w:val="004C54B1"/>
    <w:rsid w:val="004C7DB9"/>
    <w:rsid w:val="004D3A36"/>
    <w:rsid w:val="004D7127"/>
    <w:rsid w:val="004E33A0"/>
    <w:rsid w:val="004E3EC2"/>
    <w:rsid w:val="004E5D8A"/>
    <w:rsid w:val="004E65C4"/>
    <w:rsid w:val="004F00B8"/>
    <w:rsid w:val="004F3A27"/>
    <w:rsid w:val="004F42C2"/>
    <w:rsid w:val="00505F9D"/>
    <w:rsid w:val="00512692"/>
    <w:rsid w:val="00523018"/>
    <w:rsid w:val="00524AF2"/>
    <w:rsid w:val="005273A1"/>
    <w:rsid w:val="0053476D"/>
    <w:rsid w:val="005347EE"/>
    <w:rsid w:val="00535496"/>
    <w:rsid w:val="00540D21"/>
    <w:rsid w:val="00542BB1"/>
    <w:rsid w:val="00550434"/>
    <w:rsid w:val="005554CA"/>
    <w:rsid w:val="00567FC5"/>
    <w:rsid w:val="0058403C"/>
    <w:rsid w:val="0059019B"/>
    <w:rsid w:val="00594767"/>
    <w:rsid w:val="005A554E"/>
    <w:rsid w:val="005A6221"/>
    <w:rsid w:val="005A669C"/>
    <w:rsid w:val="005B0181"/>
    <w:rsid w:val="005B2C4A"/>
    <w:rsid w:val="005B4D37"/>
    <w:rsid w:val="005B5A04"/>
    <w:rsid w:val="005C6DE5"/>
    <w:rsid w:val="005D1E63"/>
    <w:rsid w:val="005D1EFF"/>
    <w:rsid w:val="005D4011"/>
    <w:rsid w:val="005E0E80"/>
    <w:rsid w:val="005E36EA"/>
    <w:rsid w:val="005E5DFE"/>
    <w:rsid w:val="005E6F0A"/>
    <w:rsid w:val="005F3431"/>
    <w:rsid w:val="005F6195"/>
    <w:rsid w:val="0060014B"/>
    <w:rsid w:val="0061317B"/>
    <w:rsid w:val="00617CB6"/>
    <w:rsid w:val="00620B23"/>
    <w:rsid w:val="00626CCE"/>
    <w:rsid w:val="00626CD1"/>
    <w:rsid w:val="00631191"/>
    <w:rsid w:val="00632507"/>
    <w:rsid w:val="00637955"/>
    <w:rsid w:val="00647365"/>
    <w:rsid w:val="00654A22"/>
    <w:rsid w:val="00666DDD"/>
    <w:rsid w:val="0066778C"/>
    <w:rsid w:val="006709FB"/>
    <w:rsid w:val="006726A3"/>
    <w:rsid w:val="00673CFD"/>
    <w:rsid w:val="00676DEA"/>
    <w:rsid w:val="0067764D"/>
    <w:rsid w:val="006854AE"/>
    <w:rsid w:val="006855D3"/>
    <w:rsid w:val="00685E5D"/>
    <w:rsid w:val="00690BEF"/>
    <w:rsid w:val="006947F6"/>
    <w:rsid w:val="0069488F"/>
    <w:rsid w:val="006B03E6"/>
    <w:rsid w:val="006B3CD2"/>
    <w:rsid w:val="006B4328"/>
    <w:rsid w:val="006B4674"/>
    <w:rsid w:val="006B6B72"/>
    <w:rsid w:val="006C736C"/>
    <w:rsid w:val="006D12C5"/>
    <w:rsid w:val="006E1E1C"/>
    <w:rsid w:val="006E7FD1"/>
    <w:rsid w:val="006F6A78"/>
    <w:rsid w:val="006F77CD"/>
    <w:rsid w:val="007002B9"/>
    <w:rsid w:val="00702FCE"/>
    <w:rsid w:val="00703F96"/>
    <w:rsid w:val="00706695"/>
    <w:rsid w:val="00706B22"/>
    <w:rsid w:val="0071009A"/>
    <w:rsid w:val="00713676"/>
    <w:rsid w:val="0072128F"/>
    <w:rsid w:val="007224EA"/>
    <w:rsid w:val="007233C4"/>
    <w:rsid w:val="00725021"/>
    <w:rsid w:val="007269A5"/>
    <w:rsid w:val="00733B28"/>
    <w:rsid w:val="00736938"/>
    <w:rsid w:val="00741A01"/>
    <w:rsid w:val="00742C30"/>
    <w:rsid w:val="00753762"/>
    <w:rsid w:val="00760C19"/>
    <w:rsid w:val="0078238A"/>
    <w:rsid w:val="007826B5"/>
    <w:rsid w:val="007863C3"/>
    <w:rsid w:val="007966E8"/>
    <w:rsid w:val="007A31DF"/>
    <w:rsid w:val="007A3F55"/>
    <w:rsid w:val="007A566A"/>
    <w:rsid w:val="007A6C43"/>
    <w:rsid w:val="007B6E7B"/>
    <w:rsid w:val="007B728D"/>
    <w:rsid w:val="007B7C09"/>
    <w:rsid w:val="007C2B7F"/>
    <w:rsid w:val="007C2EA7"/>
    <w:rsid w:val="007D798F"/>
    <w:rsid w:val="007E056D"/>
    <w:rsid w:val="007E4B2B"/>
    <w:rsid w:val="007E5DE4"/>
    <w:rsid w:val="007E6F36"/>
    <w:rsid w:val="007E7373"/>
    <w:rsid w:val="007F02B0"/>
    <w:rsid w:val="00807A1D"/>
    <w:rsid w:val="008104E0"/>
    <w:rsid w:val="00821F0D"/>
    <w:rsid w:val="008221FB"/>
    <w:rsid w:val="0082569C"/>
    <w:rsid w:val="008315A4"/>
    <w:rsid w:val="00833996"/>
    <w:rsid w:val="00837F0F"/>
    <w:rsid w:val="00847ECE"/>
    <w:rsid w:val="008536EF"/>
    <w:rsid w:val="00860D3C"/>
    <w:rsid w:val="00870226"/>
    <w:rsid w:val="00871505"/>
    <w:rsid w:val="00872D4F"/>
    <w:rsid w:val="008760EA"/>
    <w:rsid w:val="00881DBB"/>
    <w:rsid w:val="00883BFC"/>
    <w:rsid w:val="008912AB"/>
    <w:rsid w:val="00897DD5"/>
    <w:rsid w:val="008A4790"/>
    <w:rsid w:val="008A76DE"/>
    <w:rsid w:val="008B2712"/>
    <w:rsid w:val="008C1998"/>
    <w:rsid w:val="008D2B68"/>
    <w:rsid w:val="008D39C3"/>
    <w:rsid w:val="008E2422"/>
    <w:rsid w:val="008E397A"/>
    <w:rsid w:val="008E6F79"/>
    <w:rsid w:val="008F247E"/>
    <w:rsid w:val="00900666"/>
    <w:rsid w:val="0091110A"/>
    <w:rsid w:val="00927872"/>
    <w:rsid w:val="0093675D"/>
    <w:rsid w:val="0094208C"/>
    <w:rsid w:val="00944B3D"/>
    <w:rsid w:val="0094565D"/>
    <w:rsid w:val="00945752"/>
    <w:rsid w:val="009478E5"/>
    <w:rsid w:val="0095011D"/>
    <w:rsid w:val="00950FC3"/>
    <w:rsid w:val="009626F5"/>
    <w:rsid w:val="009722C3"/>
    <w:rsid w:val="00976713"/>
    <w:rsid w:val="00982D26"/>
    <w:rsid w:val="00995449"/>
    <w:rsid w:val="00995C24"/>
    <w:rsid w:val="009A1560"/>
    <w:rsid w:val="009A1791"/>
    <w:rsid w:val="009A4687"/>
    <w:rsid w:val="009C46C8"/>
    <w:rsid w:val="009C5BD2"/>
    <w:rsid w:val="009C67D1"/>
    <w:rsid w:val="009C7684"/>
    <w:rsid w:val="009E2C0C"/>
    <w:rsid w:val="009E2EEB"/>
    <w:rsid w:val="009F5254"/>
    <w:rsid w:val="009F65A4"/>
    <w:rsid w:val="009F6F81"/>
    <w:rsid w:val="00A0248C"/>
    <w:rsid w:val="00A02913"/>
    <w:rsid w:val="00A037C6"/>
    <w:rsid w:val="00A04445"/>
    <w:rsid w:val="00A1143B"/>
    <w:rsid w:val="00A1750F"/>
    <w:rsid w:val="00A22BFA"/>
    <w:rsid w:val="00A24DFE"/>
    <w:rsid w:val="00A25ADB"/>
    <w:rsid w:val="00A27551"/>
    <w:rsid w:val="00A27EB1"/>
    <w:rsid w:val="00A368FA"/>
    <w:rsid w:val="00A40950"/>
    <w:rsid w:val="00A43992"/>
    <w:rsid w:val="00A44A14"/>
    <w:rsid w:val="00A52924"/>
    <w:rsid w:val="00A52DEB"/>
    <w:rsid w:val="00A54DC0"/>
    <w:rsid w:val="00A61B3E"/>
    <w:rsid w:val="00A67960"/>
    <w:rsid w:val="00A70E06"/>
    <w:rsid w:val="00A73351"/>
    <w:rsid w:val="00A77892"/>
    <w:rsid w:val="00A80B60"/>
    <w:rsid w:val="00A80BFD"/>
    <w:rsid w:val="00A8151F"/>
    <w:rsid w:val="00A94659"/>
    <w:rsid w:val="00A94F27"/>
    <w:rsid w:val="00AA31F2"/>
    <w:rsid w:val="00AA3AAF"/>
    <w:rsid w:val="00AB463A"/>
    <w:rsid w:val="00AB72EC"/>
    <w:rsid w:val="00AC6D6B"/>
    <w:rsid w:val="00AE29C8"/>
    <w:rsid w:val="00AF0D8F"/>
    <w:rsid w:val="00AF3207"/>
    <w:rsid w:val="00AF6844"/>
    <w:rsid w:val="00AF6FCF"/>
    <w:rsid w:val="00B005CD"/>
    <w:rsid w:val="00B05713"/>
    <w:rsid w:val="00B05865"/>
    <w:rsid w:val="00B116E2"/>
    <w:rsid w:val="00B15138"/>
    <w:rsid w:val="00B24A33"/>
    <w:rsid w:val="00B35728"/>
    <w:rsid w:val="00B40D87"/>
    <w:rsid w:val="00B4678A"/>
    <w:rsid w:val="00B5325A"/>
    <w:rsid w:val="00B53C41"/>
    <w:rsid w:val="00B56ABD"/>
    <w:rsid w:val="00B57AF1"/>
    <w:rsid w:val="00B60CFC"/>
    <w:rsid w:val="00B63F48"/>
    <w:rsid w:val="00B65A56"/>
    <w:rsid w:val="00B702DB"/>
    <w:rsid w:val="00B72469"/>
    <w:rsid w:val="00B72C47"/>
    <w:rsid w:val="00B74E62"/>
    <w:rsid w:val="00B8161C"/>
    <w:rsid w:val="00B84D0F"/>
    <w:rsid w:val="00B85CC9"/>
    <w:rsid w:val="00B959D2"/>
    <w:rsid w:val="00B95F05"/>
    <w:rsid w:val="00BA2E0F"/>
    <w:rsid w:val="00BA470D"/>
    <w:rsid w:val="00BB2EC3"/>
    <w:rsid w:val="00BB4153"/>
    <w:rsid w:val="00BB41F5"/>
    <w:rsid w:val="00BC0193"/>
    <w:rsid w:val="00BC542C"/>
    <w:rsid w:val="00BC78E2"/>
    <w:rsid w:val="00BE1541"/>
    <w:rsid w:val="00BE6368"/>
    <w:rsid w:val="00BF36ED"/>
    <w:rsid w:val="00C02088"/>
    <w:rsid w:val="00C03425"/>
    <w:rsid w:val="00C11C82"/>
    <w:rsid w:val="00C12106"/>
    <w:rsid w:val="00C14163"/>
    <w:rsid w:val="00C1529A"/>
    <w:rsid w:val="00C226AC"/>
    <w:rsid w:val="00C316E2"/>
    <w:rsid w:val="00C35B21"/>
    <w:rsid w:val="00C3609F"/>
    <w:rsid w:val="00C42DA0"/>
    <w:rsid w:val="00C456C3"/>
    <w:rsid w:val="00C477AB"/>
    <w:rsid w:val="00C51E0C"/>
    <w:rsid w:val="00C53805"/>
    <w:rsid w:val="00C62EC1"/>
    <w:rsid w:val="00C70580"/>
    <w:rsid w:val="00C76F67"/>
    <w:rsid w:val="00C83520"/>
    <w:rsid w:val="00C851DE"/>
    <w:rsid w:val="00C8611C"/>
    <w:rsid w:val="00C9150B"/>
    <w:rsid w:val="00C93381"/>
    <w:rsid w:val="00CA3001"/>
    <w:rsid w:val="00CC2DC4"/>
    <w:rsid w:val="00CC60B4"/>
    <w:rsid w:val="00CE1BD5"/>
    <w:rsid w:val="00CE4529"/>
    <w:rsid w:val="00CE52BB"/>
    <w:rsid w:val="00CE6970"/>
    <w:rsid w:val="00CF61DF"/>
    <w:rsid w:val="00D055B0"/>
    <w:rsid w:val="00D0611B"/>
    <w:rsid w:val="00D11F66"/>
    <w:rsid w:val="00D122CD"/>
    <w:rsid w:val="00D125EF"/>
    <w:rsid w:val="00D143DA"/>
    <w:rsid w:val="00D16516"/>
    <w:rsid w:val="00D41708"/>
    <w:rsid w:val="00D47491"/>
    <w:rsid w:val="00D47D35"/>
    <w:rsid w:val="00D565EA"/>
    <w:rsid w:val="00D606B9"/>
    <w:rsid w:val="00D61CE8"/>
    <w:rsid w:val="00D64AC9"/>
    <w:rsid w:val="00D65114"/>
    <w:rsid w:val="00D67173"/>
    <w:rsid w:val="00D70E5D"/>
    <w:rsid w:val="00D90D36"/>
    <w:rsid w:val="00D92C5C"/>
    <w:rsid w:val="00DB6CB3"/>
    <w:rsid w:val="00DC2E5B"/>
    <w:rsid w:val="00DC3BB7"/>
    <w:rsid w:val="00DC754F"/>
    <w:rsid w:val="00DD4BD1"/>
    <w:rsid w:val="00DD7548"/>
    <w:rsid w:val="00DE23F3"/>
    <w:rsid w:val="00DE29B8"/>
    <w:rsid w:val="00DF7E01"/>
    <w:rsid w:val="00E0379E"/>
    <w:rsid w:val="00E07553"/>
    <w:rsid w:val="00E1021C"/>
    <w:rsid w:val="00E1295E"/>
    <w:rsid w:val="00E22928"/>
    <w:rsid w:val="00E262A4"/>
    <w:rsid w:val="00E265CA"/>
    <w:rsid w:val="00E45887"/>
    <w:rsid w:val="00E51797"/>
    <w:rsid w:val="00E5509C"/>
    <w:rsid w:val="00E5679B"/>
    <w:rsid w:val="00E56D60"/>
    <w:rsid w:val="00E63BA3"/>
    <w:rsid w:val="00E71A36"/>
    <w:rsid w:val="00E72F45"/>
    <w:rsid w:val="00E77574"/>
    <w:rsid w:val="00E902CB"/>
    <w:rsid w:val="00E92554"/>
    <w:rsid w:val="00E97364"/>
    <w:rsid w:val="00EA077C"/>
    <w:rsid w:val="00EA47EB"/>
    <w:rsid w:val="00EA72DB"/>
    <w:rsid w:val="00EB00C6"/>
    <w:rsid w:val="00EB04EE"/>
    <w:rsid w:val="00EB0787"/>
    <w:rsid w:val="00EB3709"/>
    <w:rsid w:val="00EB42EB"/>
    <w:rsid w:val="00ED27AE"/>
    <w:rsid w:val="00EE0ADE"/>
    <w:rsid w:val="00EE111A"/>
    <w:rsid w:val="00EE3799"/>
    <w:rsid w:val="00EE4E4E"/>
    <w:rsid w:val="00EE6AC9"/>
    <w:rsid w:val="00EF0791"/>
    <w:rsid w:val="00EF1654"/>
    <w:rsid w:val="00EF3F87"/>
    <w:rsid w:val="00F02969"/>
    <w:rsid w:val="00F04E80"/>
    <w:rsid w:val="00F07153"/>
    <w:rsid w:val="00F102DB"/>
    <w:rsid w:val="00F14AE2"/>
    <w:rsid w:val="00F1682E"/>
    <w:rsid w:val="00F17C2E"/>
    <w:rsid w:val="00F2202A"/>
    <w:rsid w:val="00F25192"/>
    <w:rsid w:val="00F3054B"/>
    <w:rsid w:val="00F42C56"/>
    <w:rsid w:val="00F44608"/>
    <w:rsid w:val="00F452D5"/>
    <w:rsid w:val="00F502F1"/>
    <w:rsid w:val="00F671D4"/>
    <w:rsid w:val="00F71CF0"/>
    <w:rsid w:val="00F829A7"/>
    <w:rsid w:val="00F9052E"/>
    <w:rsid w:val="00F92C68"/>
    <w:rsid w:val="00F96DDE"/>
    <w:rsid w:val="00F978DE"/>
    <w:rsid w:val="00F97F16"/>
    <w:rsid w:val="00FA0008"/>
    <w:rsid w:val="00FA7AC1"/>
    <w:rsid w:val="00FB1ABD"/>
    <w:rsid w:val="00FB4316"/>
    <w:rsid w:val="00FB5A0D"/>
    <w:rsid w:val="00FB5F89"/>
    <w:rsid w:val="00FC5D86"/>
    <w:rsid w:val="00FD05E6"/>
    <w:rsid w:val="00FD0AE5"/>
    <w:rsid w:val="00FD7816"/>
    <w:rsid w:val="00FE177C"/>
    <w:rsid w:val="00FE5413"/>
    <w:rsid w:val="00FF07E5"/>
    <w:rsid w:val="00FF0F75"/>
    <w:rsid w:val="00FF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BE3D7BF"/>
  <w15:chartTrackingRefBased/>
  <w15:docId w15:val="{18A89274-F23F-4E5B-8BF8-1C837B5917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0" w:unhideWhenUsed="1"/>
    <w:lsdException w:name="heading 6" w:semiHidden="1" w:uiPriority="0" w:unhideWhenUsed="1"/>
    <w:lsdException w:name="heading 7" w:semiHidden="1" w:uiPriority="0" w:unhideWhenUsed="1"/>
    <w:lsdException w:name="heading 8" w:semiHidden="1" w:uiPriority="9" w:unhideWhenUsed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0" w:unhideWhenUsed="1" w:qFormat="1"/>
    <w:lsdException w:name="List Number" w:semiHidden="1" w:uiPriority="0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871505"/>
    <w:pPr>
      <w:spacing w:after="0" w:line="276" w:lineRule="auto"/>
      <w:jc w:val="both"/>
    </w:pPr>
    <w:rPr>
      <w:rFonts w:ascii="Times New Roman" w:hAnsi="Times New Roman" w:cs="Times New Roman"/>
      <w:sz w:val="24"/>
      <w:szCs w:val="24"/>
      <w:lang w:val="lt-LT"/>
    </w:rPr>
  </w:style>
  <w:style w:type="paragraph" w:styleId="Heading1">
    <w:name w:val="heading 1"/>
    <w:aliases w:val="Skyrius"/>
    <w:basedOn w:val="Tekstas"/>
    <w:next w:val="Tekstas"/>
    <w:link w:val="Heading1Char"/>
    <w:qFormat/>
    <w:rsid w:val="007E4B2B"/>
    <w:pPr>
      <w:keepNext/>
      <w:pageBreakBefore/>
      <w:numPr>
        <w:numId w:val="4"/>
      </w:numPr>
      <w:outlineLvl w:val="0"/>
    </w:pPr>
    <w:rPr>
      <w:rFonts w:eastAsia="Times New Roman"/>
      <w:b/>
      <w:bCs/>
      <w:kern w:val="32"/>
      <w:szCs w:val="32"/>
    </w:rPr>
  </w:style>
  <w:style w:type="paragraph" w:styleId="Heading2">
    <w:name w:val="heading 2"/>
    <w:aliases w:val="Poskyris"/>
    <w:basedOn w:val="Tekstas"/>
    <w:next w:val="Tekstas"/>
    <w:link w:val="Heading2Char"/>
    <w:qFormat/>
    <w:rsid w:val="007E4B2B"/>
    <w:pPr>
      <w:keepNext/>
      <w:numPr>
        <w:ilvl w:val="1"/>
        <w:numId w:val="4"/>
      </w:numPr>
      <w:outlineLvl w:val="1"/>
    </w:pPr>
    <w:rPr>
      <w:rFonts w:eastAsia="Times New Roman"/>
      <w:b/>
      <w:szCs w:val="20"/>
    </w:rPr>
  </w:style>
  <w:style w:type="paragraph" w:styleId="Heading3">
    <w:name w:val="heading 3"/>
    <w:aliases w:val="Skyrelis"/>
    <w:basedOn w:val="Tekstas"/>
    <w:next w:val="Tekstas"/>
    <w:link w:val="Heading3Char"/>
    <w:qFormat/>
    <w:rsid w:val="007E4B2B"/>
    <w:pPr>
      <w:keepNext/>
      <w:numPr>
        <w:ilvl w:val="2"/>
        <w:numId w:val="4"/>
      </w:numPr>
      <w:tabs>
        <w:tab w:val="left" w:pos="724"/>
      </w:tabs>
      <w:outlineLvl w:val="2"/>
    </w:pPr>
    <w:rPr>
      <w:rFonts w:eastAsia="Times New Roman" w:cs="Arial"/>
      <w:b/>
      <w:bCs/>
      <w:szCs w:val="26"/>
    </w:rPr>
  </w:style>
  <w:style w:type="paragraph" w:styleId="Heading4">
    <w:name w:val="heading 4"/>
    <w:basedOn w:val="Normal"/>
    <w:next w:val="BodyText"/>
    <w:link w:val="Heading4Char"/>
    <w:rsid w:val="007E4B2B"/>
    <w:pPr>
      <w:keepNext/>
      <w:numPr>
        <w:ilvl w:val="3"/>
        <w:numId w:val="4"/>
      </w:numPr>
      <w:spacing w:before="200" w:after="200"/>
      <w:outlineLvl w:val="3"/>
    </w:pPr>
    <w:rPr>
      <w:rFonts w:eastAsia="Times New Roman"/>
      <w:b/>
      <w:szCs w:val="20"/>
    </w:rPr>
  </w:style>
  <w:style w:type="paragraph" w:styleId="Heading5">
    <w:name w:val="heading 5"/>
    <w:basedOn w:val="Normal"/>
    <w:next w:val="Normal"/>
    <w:link w:val="Heading5Char"/>
    <w:rsid w:val="007E4B2B"/>
    <w:pPr>
      <w:keepNext/>
      <w:numPr>
        <w:ilvl w:val="4"/>
        <w:numId w:val="4"/>
      </w:numPr>
      <w:outlineLvl w:val="4"/>
    </w:pPr>
    <w:rPr>
      <w:rFonts w:eastAsia="Times New Roman"/>
      <w:b/>
      <w:szCs w:val="20"/>
    </w:rPr>
  </w:style>
  <w:style w:type="paragraph" w:styleId="Heading6">
    <w:name w:val="heading 6"/>
    <w:basedOn w:val="Normal"/>
    <w:next w:val="Normal"/>
    <w:link w:val="Heading6Char"/>
    <w:rsid w:val="00A27551"/>
    <w:pPr>
      <w:keepNext/>
      <w:numPr>
        <w:ilvl w:val="5"/>
        <w:numId w:val="4"/>
      </w:numPr>
      <w:spacing w:line="240" w:lineRule="auto"/>
      <w:outlineLvl w:val="5"/>
    </w:pPr>
    <w:rPr>
      <w:rFonts w:eastAsia="Times New Roman"/>
      <w:b/>
      <w:szCs w:val="20"/>
      <w:lang w:val="en-GB"/>
    </w:rPr>
  </w:style>
  <w:style w:type="paragraph" w:styleId="Heading7">
    <w:name w:val="heading 7"/>
    <w:basedOn w:val="Normal"/>
    <w:next w:val="Normal"/>
    <w:link w:val="Heading7Char"/>
    <w:rsid w:val="007E4B2B"/>
    <w:pPr>
      <w:keepNext/>
      <w:numPr>
        <w:ilvl w:val="6"/>
        <w:numId w:val="4"/>
      </w:numPr>
      <w:spacing w:line="240" w:lineRule="auto"/>
      <w:outlineLvl w:val="6"/>
    </w:pPr>
    <w:rPr>
      <w:rFonts w:eastAsia="Times New Roman"/>
      <w:b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rsid w:val="007E4B2B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42C30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Skyrius Char"/>
    <w:basedOn w:val="DefaultParagraphFont"/>
    <w:link w:val="Heading1"/>
    <w:rsid w:val="007E4B2B"/>
    <w:rPr>
      <w:rFonts w:ascii="Times New Roman" w:eastAsia="Times New Roman" w:hAnsi="Times New Roman" w:cs="Times New Roman"/>
      <w:b/>
      <w:bCs/>
      <w:kern w:val="32"/>
      <w:sz w:val="24"/>
      <w:szCs w:val="32"/>
      <w:lang w:val="lt-LT"/>
    </w:rPr>
  </w:style>
  <w:style w:type="character" w:customStyle="1" w:styleId="Heading2Char">
    <w:name w:val="Heading 2 Char"/>
    <w:aliases w:val="Poskyris Char"/>
    <w:basedOn w:val="DefaultParagraphFont"/>
    <w:link w:val="Heading2"/>
    <w:rsid w:val="007E4B2B"/>
    <w:rPr>
      <w:rFonts w:ascii="Times New Roman" w:eastAsia="Times New Roman" w:hAnsi="Times New Roman" w:cs="Times New Roman"/>
      <w:b/>
      <w:sz w:val="24"/>
      <w:szCs w:val="20"/>
      <w:lang w:val="lt-LT"/>
    </w:rPr>
  </w:style>
  <w:style w:type="character" w:customStyle="1" w:styleId="Heading3Char">
    <w:name w:val="Heading 3 Char"/>
    <w:aliases w:val="Skyrelis Char"/>
    <w:basedOn w:val="DefaultParagraphFont"/>
    <w:link w:val="Heading3"/>
    <w:rsid w:val="00FA7AC1"/>
    <w:rPr>
      <w:rFonts w:ascii="Times New Roman" w:eastAsia="Times New Roman" w:hAnsi="Times New Roman" w:cs="Arial"/>
      <w:b/>
      <w:bCs/>
      <w:sz w:val="24"/>
      <w:szCs w:val="26"/>
      <w:lang w:val="lt-LT"/>
    </w:rPr>
  </w:style>
  <w:style w:type="character" w:customStyle="1" w:styleId="Heading4Char">
    <w:name w:val="Heading 4 Char"/>
    <w:basedOn w:val="DefaultParagraphFont"/>
    <w:link w:val="Heading4"/>
    <w:rsid w:val="007E4B2B"/>
    <w:rPr>
      <w:rFonts w:ascii="Times New Roman" w:eastAsia="Times New Roman" w:hAnsi="Times New Roman" w:cs="Times New Roman"/>
      <w:b/>
      <w:sz w:val="24"/>
      <w:szCs w:val="20"/>
      <w:lang w:val="lt-LT"/>
    </w:rPr>
  </w:style>
  <w:style w:type="character" w:customStyle="1" w:styleId="Heading5Char">
    <w:name w:val="Heading 5 Char"/>
    <w:basedOn w:val="DefaultParagraphFont"/>
    <w:link w:val="Heading5"/>
    <w:rsid w:val="007E4B2B"/>
    <w:rPr>
      <w:rFonts w:ascii="Times New Roman" w:eastAsia="Times New Roman" w:hAnsi="Times New Roman" w:cs="Times New Roman"/>
      <w:b/>
      <w:sz w:val="24"/>
      <w:szCs w:val="20"/>
      <w:lang w:val="lt-LT"/>
    </w:rPr>
  </w:style>
  <w:style w:type="character" w:customStyle="1" w:styleId="Heading6Char">
    <w:name w:val="Heading 6 Char"/>
    <w:basedOn w:val="DefaultParagraphFont"/>
    <w:link w:val="Heading6"/>
    <w:rsid w:val="00A27551"/>
    <w:rPr>
      <w:rFonts w:ascii="Times New Roman" w:eastAsia="Times New Roman" w:hAnsi="Times New Roman" w:cs="Times New Roman"/>
      <w:b/>
      <w:sz w:val="24"/>
      <w:szCs w:val="20"/>
      <w:lang w:val="en-GB"/>
    </w:rPr>
  </w:style>
  <w:style w:type="character" w:customStyle="1" w:styleId="Heading7Char">
    <w:name w:val="Heading 7 Char"/>
    <w:basedOn w:val="DefaultParagraphFont"/>
    <w:link w:val="Heading7"/>
    <w:rsid w:val="007E4B2B"/>
    <w:rPr>
      <w:rFonts w:ascii="Times New Roman" w:eastAsia="Times New Roman" w:hAnsi="Times New Roman" w:cs="Times New Roman"/>
      <w:b/>
      <w:sz w:val="24"/>
      <w:szCs w:val="20"/>
      <w:lang w:val="lt-LT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E4B2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lt-LT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42C3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lt-LT"/>
    </w:rPr>
  </w:style>
  <w:style w:type="paragraph" w:customStyle="1" w:styleId="Antratnon-TOC">
    <w:name w:val="Antraštė non-TOC"/>
    <w:basedOn w:val="Normal"/>
    <w:next w:val="Normal"/>
    <w:autoRedefine/>
    <w:qFormat/>
    <w:rsid w:val="008221FB"/>
    <w:pPr>
      <w:spacing w:before="200" w:after="200"/>
      <w:jc w:val="center"/>
    </w:pPr>
    <w:rPr>
      <w:b/>
    </w:rPr>
  </w:style>
  <w:style w:type="paragraph" w:styleId="TOC2">
    <w:name w:val="toc 2"/>
    <w:aliases w:val="Turinys 2"/>
    <w:basedOn w:val="Normal"/>
    <w:next w:val="Normal"/>
    <w:autoRedefine/>
    <w:uiPriority w:val="39"/>
    <w:unhideWhenUsed/>
    <w:qFormat/>
    <w:rsid w:val="000565A3"/>
    <w:pPr>
      <w:tabs>
        <w:tab w:val="left" w:pos="543"/>
        <w:tab w:val="right" w:leader="dot" w:pos="9628"/>
      </w:tabs>
      <w:jc w:val="left"/>
    </w:pPr>
    <w:rPr>
      <w:rFonts w:cstheme="minorHAnsi"/>
      <w:noProof/>
      <w:szCs w:val="20"/>
    </w:rPr>
  </w:style>
  <w:style w:type="paragraph" w:styleId="TOC1">
    <w:name w:val="toc 1"/>
    <w:aliases w:val="Turinys 1"/>
    <w:basedOn w:val="Normal"/>
    <w:next w:val="Normal"/>
    <w:autoRedefine/>
    <w:uiPriority w:val="39"/>
    <w:unhideWhenUsed/>
    <w:qFormat/>
    <w:rsid w:val="00E0379E"/>
    <w:pPr>
      <w:tabs>
        <w:tab w:val="left" w:pos="362"/>
        <w:tab w:val="right" w:leader="dot" w:pos="9628"/>
      </w:tabs>
      <w:jc w:val="left"/>
    </w:pPr>
    <w:rPr>
      <w:rFonts w:ascii="Times New Roman Bold" w:hAnsi="Times New Roman Bold" w:cstheme="minorHAnsi"/>
      <w:bCs/>
      <w:noProof/>
      <w:szCs w:val="20"/>
    </w:rPr>
  </w:style>
  <w:style w:type="paragraph" w:styleId="TOC3">
    <w:name w:val="toc 3"/>
    <w:aliases w:val="Turinys 3"/>
    <w:basedOn w:val="Normal"/>
    <w:next w:val="Normal"/>
    <w:autoRedefine/>
    <w:uiPriority w:val="39"/>
    <w:unhideWhenUsed/>
    <w:qFormat/>
    <w:rsid w:val="00FA7AC1"/>
    <w:pPr>
      <w:tabs>
        <w:tab w:val="left" w:pos="724"/>
        <w:tab w:val="right" w:leader="dot" w:pos="9628"/>
      </w:tabs>
      <w:jc w:val="left"/>
    </w:pPr>
    <w:rPr>
      <w:rFonts w:cstheme="minorHAnsi"/>
      <w:iCs/>
      <w:noProof/>
      <w:szCs w:val="20"/>
    </w:rPr>
  </w:style>
  <w:style w:type="character" w:styleId="Hyperlink">
    <w:name w:val="Hyperlink"/>
    <w:basedOn w:val="DefaultParagraphFont"/>
    <w:uiPriority w:val="99"/>
    <w:unhideWhenUsed/>
    <w:rsid w:val="00C851DE"/>
    <w:rPr>
      <w:b w:val="0"/>
      <w:i w:val="0"/>
      <w:color w:val="auto"/>
      <w:u w:val="single"/>
      <w:lang w:val="lt-LT"/>
    </w:rPr>
  </w:style>
  <w:style w:type="paragraph" w:styleId="Header">
    <w:name w:val="header"/>
    <w:basedOn w:val="Normal"/>
    <w:link w:val="HeaderChar"/>
    <w:uiPriority w:val="99"/>
    <w:unhideWhenUsed/>
    <w:rsid w:val="00703F96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3F96"/>
    <w:rPr>
      <w:rFonts w:ascii="Times New Roman" w:hAnsi="Times New Roman" w:cs="Times New Roman"/>
      <w:sz w:val="24"/>
      <w:szCs w:val="24"/>
      <w:lang w:val="lt-LT"/>
    </w:rPr>
  </w:style>
  <w:style w:type="paragraph" w:styleId="Footer">
    <w:name w:val="footer"/>
    <w:basedOn w:val="Normal"/>
    <w:link w:val="FooterChar"/>
    <w:uiPriority w:val="99"/>
    <w:unhideWhenUsed/>
    <w:rsid w:val="00703F96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3F96"/>
    <w:rPr>
      <w:rFonts w:ascii="Times New Roman" w:hAnsi="Times New Roman" w:cs="Times New Roman"/>
      <w:sz w:val="24"/>
      <w:szCs w:val="24"/>
      <w:lang w:val="lt-LT"/>
    </w:rPr>
  </w:style>
  <w:style w:type="paragraph" w:styleId="Caption">
    <w:name w:val="caption"/>
    <w:aliases w:val="Paveikslo pavad."/>
    <w:basedOn w:val="Normal"/>
    <w:next w:val="Normal"/>
    <w:uiPriority w:val="35"/>
    <w:unhideWhenUsed/>
    <w:qFormat/>
    <w:rsid w:val="007B6E7B"/>
    <w:pPr>
      <w:spacing w:before="200" w:after="200"/>
      <w:jc w:val="center"/>
    </w:pPr>
    <w:rPr>
      <w:iCs/>
      <w:sz w:val="22"/>
      <w:szCs w:val="22"/>
    </w:rPr>
  </w:style>
  <w:style w:type="table" w:styleId="TableGrid">
    <w:name w:val="Table Grid"/>
    <w:aliases w:val="Lentelės celė"/>
    <w:basedOn w:val="TableNormal"/>
    <w:rsid w:val="00B40D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1E128D"/>
  </w:style>
  <w:style w:type="paragraph" w:styleId="BalloonText">
    <w:name w:val="Balloon Text"/>
    <w:basedOn w:val="Normal"/>
    <w:link w:val="BalloonTextChar"/>
    <w:uiPriority w:val="99"/>
    <w:semiHidden/>
    <w:unhideWhenUsed/>
    <w:rsid w:val="00E902C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02CB"/>
    <w:rPr>
      <w:rFonts w:ascii="Segoe UI" w:hAnsi="Segoe UI" w:cs="Segoe UI"/>
      <w:sz w:val="18"/>
      <w:szCs w:val="18"/>
      <w:lang w:val="lt-LT"/>
    </w:rPr>
  </w:style>
  <w:style w:type="table" w:styleId="PlainTable2">
    <w:name w:val="Plain Table 2"/>
    <w:basedOn w:val="TableNormal"/>
    <w:uiPriority w:val="42"/>
    <w:rsid w:val="00E902C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Lentelspavad">
    <w:name w:val="Lentelės pavad."/>
    <w:basedOn w:val="Caption"/>
    <w:next w:val="Normal"/>
    <w:qFormat/>
    <w:rsid w:val="007E4B2B"/>
    <w:pPr>
      <w:spacing w:after="60"/>
      <w:jc w:val="left"/>
    </w:pPr>
  </w:style>
  <w:style w:type="table" w:styleId="PlainTable1">
    <w:name w:val="Plain Table 1"/>
    <w:basedOn w:val="TableNormal"/>
    <w:uiPriority w:val="41"/>
    <w:rsid w:val="009C5BD2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Priedas">
    <w:name w:val="Priedas"/>
    <w:basedOn w:val="Heading2"/>
    <w:next w:val="Normal"/>
    <w:qFormat/>
    <w:rsid w:val="003F2A63"/>
    <w:pPr>
      <w:numPr>
        <w:ilvl w:val="0"/>
        <w:numId w:val="8"/>
      </w:numPr>
      <w:ind w:left="0" w:firstLine="0"/>
      <w:jc w:val="left"/>
    </w:pPr>
    <w:rPr>
      <w:rFonts w:ascii="Times New Roman Bold" w:hAnsi="Times New Roman Bold"/>
    </w:rPr>
  </w:style>
  <w:style w:type="character" w:styleId="PlaceholderText">
    <w:name w:val="Placeholder Text"/>
    <w:basedOn w:val="DefaultParagraphFont"/>
    <w:uiPriority w:val="99"/>
    <w:semiHidden/>
    <w:rsid w:val="00F25192"/>
    <w:rPr>
      <w:color w:val="808080"/>
    </w:rPr>
  </w:style>
  <w:style w:type="paragraph" w:customStyle="1" w:styleId="Tekstas">
    <w:name w:val="Tekstas"/>
    <w:basedOn w:val="Normal"/>
    <w:next w:val="Normal"/>
    <w:link w:val="TekstasChar"/>
    <w:qFormat/>
    <w:rsid w:val="008F247E"/>
    <w:pPr>
      <w:spacing w:after="200"/>
    </w:pPr>
  </w:style>
  <w:style w:type="character" w:styleId="LineNumber">
    <w:name w:val="line number"/>
    <w:basedOn w:val="DefaultParagraphFont"/>
    <w:uiPriority w:val="99"/>
    <w:semiHidden/>
    <w:unhideWhenUsed/>
    <w:rsid w:val="00F44608"/>
  </w:style>
  <w:style w:type="table" w:customStyle="1" w:styleId="Lentelscel1">
    <w:name w:val="Lentelės celė1"/>
    <w:basedOn w:val="TableNormal"/>
    <w:next w:val="TableGrid"/>
    <w:rsid w:val="00E262A4"/>
    <w:pPr>
      <w:spacing w:after="0" w:line="240" w:lineRule="auto"/>
    </w:pPr>
    <w:rPr>
      <w:rFonts w:ascii="Times New Roman" w:eastAsiaTheme="minorEastAsia" w:hAnsi="Times New Roman"/>
      <w:szCs w:val="21"/>
      <w:lang w:val="lt-L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rsid w:val="00F71CF0"/>
    <w:pPr>
      <w:ind w:left="720"/>
      <w:contextualSpacing/>
    </w:pPr>
  </w:style>
  <w:style w:type="table" w:customStyle="1" w:styleId="Lentelscel2">
    <w:name w:val="Lentelės celė2"/>
    <w:basedOn w:val="TableNormal"/>
    <w:next w:val="TableGrid"/>
    <w:rsid w:val="00400547"/>
    <w:pPr>
      <w:spacing w:after="0" w:line="240" w:lineRule="auto"/>
    </w:pPr>
    <w:rPr>
      <w:rFonts w:ascii="Times New Roman" w:eastAsiaTheme="minorEastAsia" w:hAnsi="Times New Roman"/>
      <w:szCs w:val="21"/>
      <w:lang w:val="lt-L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5">
    <w:name w:val="toc 5"/>
    <w:basedOn w:val="Normal"/>
    <w:next w:val="Normal"/>
    <w:autoRedefine/>
    <w:uiPriority w:val="39"/>
    <w:unhideWhenUsed/>
    <w:rsid w:val="001467DB"/>
    <w:pPr>
      <w:ind w:left="960"/>
      <w:jc w:val="left"/>
    </w:pPr>
    <w:rPr>
      <w:rFonts w:asciiTheme="minorHAnsi" w:hAnsiTheme="minorHAnsi"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1467DB"/>
    <w:pPr>
      <w:ind w:left="1200"/>
      <w:jc w:val="left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1467DB"/>
    <w:pPr>
      <w:ind w:left="1440"/>
      <w:jc w:val="left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1467DB"/>
    <w:pPr>
      <w:ind w:left="1680"/>
      <w:jc w:val="left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1467DB"/>
    <w:pPr>
      <w:ind w:left="1920"/>
      <w:jc w:val="left"/>
    </w:pPr>
    <w:rPr>
      <w:rFonts w:asciiTheme="minorHAnsi" w:hAnsiTheme="minorHAnsi" w:cstheme="minorHAnsi"/>
      <w:sz w:val="18"/>
      <w:szCs w:val="18"/>
    </w:rPr>
  </w:style>
  <w:style w:type="paragraph" w:customStyle="1" w:styleId="492264E005154580AEE52859666A11498">
    <w:name w:val="492264E005154580AEE52859666A11498"/>
    <w:rsid w:val="00CE4529"/>
    <w:pPr>
      <w:spacing w:after="0" w:line="360" w:lineRule="auto"/>
      <w:ind w:firstLine="567"/>
      <w:jc w:val="both"/>
    </w:pPr>
    <w:rPr>
      <w:rFonts w:ascii="Times New Roman" w:hAnsi="Times New Roman" w:cs="Times New Roman"/>
      <w:sz w:val="24"/>
      <w:szCs w:val="24"/>
      <w:lang w:val="lt-LT"/>
    </w:rPr>
  </w:style>
  <w:style w:type="paragraph" w:customStyle="1" w:styleId="Antratbenr">
    <w:name w:val="Antraštė be nr."/>
    <w:basedOn w:val="Heading1"/>
    <w:next w:val="Normal"/>
    <w:qFormat/>
    <w:rsid w:val="007E4B2B"/>
    <w:pPr>
      <w:numPr>
        <w:numId w:val="0"/>
      </w:numPr>
      <w:jc w:val="center"/>
    </w:pPr>
  </w:style>
  <w:style w:type="paragraph" w:styleId="BodyText">
    <w:name w:val="Body Text"/>
    <w:basedOn w:val="Normal"/>
    <w:link w:val="BodyTextChar"/>
    <w:uiPriority w:val="99"/>
    <w:semiHidden/>
    <w:unhideWhenUsed/>
    <w:rsid w:val="001C6670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1C6670"/>
    <w:rPr>
      <w:rFonts w:ascii="Times New Roman" w:hAnsi="Times New Roman" w:cs="Times New Roman"/>
      <w:sz w:val="24"/>
      <w:szCs w:val="24"/>
      <w:lang w:val="lt-LT"/>
    </w:rPr>
  </w:style>
  <w:style w:type="numbering" w:customStyle="1" w:styleId="Style1">
    <w:name w:val="Style1"/>
    <w:uiPriority w:val="99"/>
    <w:rsid w:val="00EA47EB"/>
    <w:pPr>
      <w:numPr>
        <w:numId w:val="2"/>
      </w:numPr>
    </w:pPr>
  </w:style>
  <w:style w:type="numbering" w:customStyle="1" w:styleId="Style2">
    <w:name w:val="Style2"/>
    <w:uiPriority w:val="99"/>
    <w:rsid w:val="002F0C7B"/>
    <w:pPr>
      <w:numPr>
        <w:numId w:val="3"/>
      </w:numPr>
    </w:pPr>
  </w:style>
  <w:style w:type="paragraph" w:customStyle="1" w:styleId="Lentel">
    <w:name w:val="Lentelė"/>
    <w:basedOn w:val="Normal"/>
    <w:next w:val="Normal"/>
    <w:qFormat/>
    <w:rsid w:val="00E07553"/>
    <w:pPr>
      <w:spacing w:before="60" w:after="60" w:line="240" w:lineRule="auto"/>
      <w:jc w:val="left"/>
    </w:pPr>
    <w:rPr>
      <w:sz w:val="20"/>
      <w:szCs w:val="22"/>
    </w:rPr>
  </w:style>
  <w:style w:type="paragraph" w:customStyle="1" w:styleId="LentelsIeil">
    <w:name w:val="Lentelės I eil."/>
    <w:basedOn w:val="Normal"/>
    <w:next w:val="Normal"/>
    <w:qFormat/>
    <w:rsid w:val="000C7CA8"/>
    <w:pPr>
      <w:spacing w:before="60" w:after="60"/>
      <w:jc w:val="left"/>
    </w:pPr>
    <w:rPr>
      <w:rFonts w:ascii="Times New Roman Bold" w:hAnsi="Times New Roman Bold"/>
      <w:b/>
      <w:bCs/>
      <w:sz w:val="20"/>
    </w:rPr>
  </w:style>
  <w:style w:type="paragraph" w:styleId="ListNumber">
    <w:name w:val="List Number"/>
    <w:aliases w:val="Sąrašas (numeruotas)"/>
    <w:basedOn w:val="Normal"/>
    <w:qFormat/>
    <w:rsid w:val="00307424"/>
    <w:pPr>
      <w:numPr>
        <w:numId w:val="5"/>
      </w:numPr>
      <w:spacing w:after="200"/>
      <w:contextualSpacing/>
    </w:pPr>
    <w:rPr>
      <w:rFonts w:eastAsia="Times New Roman"/>
    </w:rPr>
  </w:style>
  <w:style w:type="paragraph" w:styleId="ListBullet">
    <w:name w:val="List Bullet"/>
    <w:aliases w:val="Sąrašas (suženklintas)"/>
    <w:basedOn w:val="Normal"/>
    <w:unhideWhenUsed/>
    <w:qFormat/>
    <w:rsid w:val="007E4B2B"/>
    <w:pPr>
      <w:numPr>
        <w:numId w:val="6"/>
      </w:numPr>
      <w:spacing w:after="200"/>
      <w:ind w:left="714" w:hanging="357"/>
      <w:contextualSpacing/>
    </w:pPr>
    <w:rPr>
      <w:rFonts w:eastAsia="Calibri"/>
      <w:szCs w:val="22"/>
    </w:rPr>
  </w:style>
  <w:style w:type="paragraph" w:styleId="Bibliography">
    <w:name w:val="Bibliography"/>
    <w:aliases w:val="Bibliografija"/>
    <w:basedOn w:val="Normal"/>
    <w:next w:val="Normal"/>
    <w:uiPriority w:val="37"/>
    <w:unhideWhenUsed/>
    <w:qFormat/>
    <w:rsid w:val="00ED27AE"/>
    <w:pPr>
      <w:numPr>
        <w:numId w:val="10"/>
      </w:numPr>
      <w:spacing w:before="40" w:after="40"/>
      <w:ind w:left="357" w:hanging="357"/>
    </w:pPr>
    <w:rPr>
      <w:rFonts w:eastAsia="GaramondPremrPro"/>
      <w:bCs/>
      <w:iCs/>
      <w:lang w:eastAsia="lt-LT"/>
    </w:rPr>
  </w:style>
  <w:style w:type="paragraph" w:customStyle="1" w:styleId="Figure">
    <w:name w:val="Figure"/>
    <w:aliases w:val="Paveikslas"/>
    <w:basedOn w:val="Normal"/>
    <w:qFormat/>
    <w:rsid w:val="007B6E7B"/>
    <w:pPr>
      <w:framePr w:hSpace="510" w:wrap="notBeside" w:vAnchor="text" w:hAnchor="margin" w:xAlign="center" w:y="1"/>
      <w:spacing w:before="200" w:after="200"/>
      <w:jc w:val="center"/>
    </w:pPr>
    <w:rPr>
      <w:rFonts w:cstheme="minorBidi"/>
      <w:sz w:val="22"/>
      <w:szCs w:val="22"/>
    </w:rPr>
  </w:style>
  <w:style w:type="paragraph" w:styleId="FootnoteText">
    <w:name w:val="footnote text"/>
    <w:aliases w:val="Išnašos tekstas"/>
    <w:basedOn w:val="Tekstas"/>
    <w:link w:val="FootnoteTextChar"/>
    <w:qFormat/>
    <w:rsid w:val="00401D60"/>
    <w:pPr>
      <w:spacing w:after="0"/>
    </w:pPr>
    <w:rPr>
      <w:rFonts w:eastAsia="Times New Roman"/>
      <w:sz w:val="20"/>
      <w:szCs w:val="20"/>
    </w:rPr>
  </w:style>
  <w:style w:type="character" w:customStyle="1" w:styleId="FootnoteTextChar">
    <w:name w:val="Footnote Text Char"/>
    <w:aliases w:val="Išnašos tekstas Char"/>
    <w:link w:val="FootnoteText"/>
    <w:rsid w:val="00401D60"/>
    <w:rPr>
      <w:rFonts w:ascii="Times New Roman" w:eastAsia="Times New Roman" w:hAnsi="Times New Roman" w:cs="Times New Roman"/>
      <w:sz w:val="20"/>
      <w:szCs w:val="20"/>
      <w:lang w:val="lt-LT"/>
    </w:rPr>
  </w:style>
  <w:style w:type="character" w:styleId="FootnoteReference">
    <w:name w:val="footnote reference"/>
    <w:basedOn w:val="DefaultParagraphFont"/>
    <w:uiPriority w:val="99"/>
    <w:semiHidden/>
    <w:unhideWhenUsed/>
    <w:rsid w:val="00B84D0F"/>
    <w:rPr>
      <w:vertAlign w:val="superscript"/>
    </w:rPr>
  </w:style>
  <w:style w:type="character" w:customStyle="1" w:styleId="TekstasChar">
    <w:name w:val="Tekstas Char"/>
    <w:basedOn w:val="DefaultParagraphFont"/>
    <w:link w:val="Tekstas"/>
    <w:rsid w:val="008F247E"/>
    <w:rPr>
      <w:rFonts w:ascii="Times New Roman" w:hAnsi="Times New Roman" w:cs="Times New Roman"/>
      <w:sz w:val="24"/>
      <w:szCs w:val="24"/>
      <w:lang w:val="lt-LT"/>
    </w:rPr>
  </w:style>
  <w:style w:type="numbering" w:customStyle="1" w:styleId="Style3">
    <w:name w:val="Style3"/>
    <w:uiPriority w:val="99"/>
    <w:rsid w:val="003764DB"/>
    <w:pPr>
      <w:numPr>
        <w:numId w:val="7"/>
      </w:numPr>
    </w:pPr>
  </w:style>
  <w:style w:type="character" w:styleId="CommentReference">
    <w:name w:val="annotation reference"/>
    <w:basedOn w:val="DefaultParagraphFont"/>
    <w:uiPriority w:val="99"/>
    <w:semiHidden/>
    <w:unhideWhenUsed/>
    <w:rsid w:val="00FA00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000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0008"/>
    <w:rPr>
      <w:rFonts w:ascii="Times New Roman" w:hAnsi="Times New Roman" w:cs="Times New Roman"/>
      <w:sz w:val="20"/>
      <w:szCs w:val="20"/>
      <w:lang w:val="lt-L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00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0008"/>
    <w:rPr>
      <w:rFonts w:ascii="Times New Roman" w:hAnsi="Times New Roman" w:cs="Times New Roman"/>
      <w:b/>
      <w:bCs/>
      <w:sz w:val="20"/>
      <w:szCs w:val="20"/>
      <w:lang w:val="lt-LT"/>
    </w:rPr>
  </w:style>
  <w:style w:type="paragraph" w:customStyle="1" w:styleId="Style4">
    <w:name w:val="Style4"/>
    <w:basedOn w:val="TOC3"/>
    <w:rsid w:val="00197E84"/>
    <w:pPr>
      <w:numPr>
        <w:numId w:val="9"/>
      </w:numPr>
    </w:pPr>
  </w:style>
  <w:style w:type="paragraph" w:styleId="TOC4">
    <w:name w:val="toc 4"/>
    <w:aliases w:val="Turinys 4"/>
    <w:basedOn w:val="Normal"/>
    <w:next w:val="Normal"/>
    <w:autoRedefine/>
    <w:uiPriority w:val="39"/>
    <w:unhideWhenUsed/>
    <w:qFormat/>
    <w:rsid w:val="000565A3"/>
    <w:pPr>
      <w:tabs>
        <w:tab w:val="left" w:pos="363"/>
        <w:tab w:val="right" w:leader="dot" w:pos="9628"/>
      </w:tabs>
      <w:jc w:val="left"/>
    </w:pPr>
    <w:rPr>
      <w:rFonts w:cstheme="minorHAnsi"/>
      <w:noProof/>
      <w:szCs w:val="18"/>
    </w:rPr>
  </w:style>
  <w:style w:type="paragraph" w:styleId="NormalWeb">
    <w:name w:val="Normal (Web)"/>
    <w:basedOn w:val="Normal"/>
    <w:uiPriority w:val="99"/>
    <w:unhideWhenUsed/>
    <w:rsid w:val="00497CF2"/>
    <w:pPr>
      <w:spacing w:before="100" w:beforeAutospacing="1" w:after="100" w:afterAutospacing="1" w:line="240" w:lineRule="auto"/>
      <w:jc w:val="left"/>
    </w:pPr>
    <w:rPr>
      <w:rFonts w:eastAsiaTheme="minorEastAs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109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22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0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21" Type="http://schemas.openxmlformats.org/officeDocument/2006/relationships/footer" Target="footer4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hyperlink" Target="https://doi.org/10.1088/2058-7058/23/06/30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theme" Target="theme/theme1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23" Type="http://schemas.openxmlformats.org/officeDocument/2006/relationships/fontTable" Target="fontTable.xml"/><Relationship Id="rId10" Type="http://schemas.openxmlformats.org/officeDocument/2006/relationships/footnotes" Target="footnotes.xml"/><Relationship Id="rId19" Type="http://schemas.openxmlformats.org/officeDocument/2006/relationships/hyperlink" Target="http://www.nasa.gov/mission_pages/apollo/apollo11.html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Relationship Id="rId22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as" ma:contentTypeID="0x010100252A8F396CFEEC4F890D57BE85553293" ma:contentTypeVersion="1" ma:contentTypeDescription="Kurkite naują dokumentą." ma:contentTypeScope="" ma:versionID="cbbe9f19da0ebbc65c02f5a2ae9eaea6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0921b642dfc9038befc71a51ebb437c2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Planavimo pradžios data" ma:description="Planavimo pradžios data yra publikavimo priemonės sukurtas svetainės stulpelis. Jis naudojamas, nurodant datą ir laiką, kai šis puslapis pirmą kartą parodomas svetainės lankytojams." ma:internalName="PublishingStartDate">
      <xsd:simpleType>
        <xsd:restriction base="dms:Unknown"/>
      </xsd:simpleType>
    </xsd:element>
    <xsd:element name="PublishingExpirationDate" ma:index="9" nillable="true" ma:displayName="Planavimo pabaigos data" ma:description="Planavimo pabaigos data yra publikavimo priemonės sukurtas svetainės stulpelis. Jis naudojamas, nurodant datą ir laiką, kai šis puslapis nebebus rodomas svetainės lankytojams.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urinio tipas"/>
        <xsd:element ref="dc:title" minOccurs="0" maxOccurs="1" ma:index="4" ma:displayName="Antraštė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2483B38-674F-42A8-9E56-0F53EF2A552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49D7D1B-3ED7-4FCF-84CC-168C035D517F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FDE4BD0F-E7B6-4817-BC6F-FE45644B615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00C1AE05-F68D-4C1E-91E3-0176292A02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34</Words>
  <Characters>418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ssssss</vt:lpstr>
    </vt:vector>
  </TitlesOfParts>
  <Company/>
  <LinksUpToDate>false</LinksUpToDate>
  <CharactersWithSpaces>4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ssssss</dc:title>
  <dc:subject/>
  <dc:creator>ssssss</dc:creator>
  <cp:keywords/>
  <dc:description/>
  <cp:lastModifiedBy>Kriščiūnas Vytenis</cp:lastModifiedBy>
  <cp:revision>2</cp:revision>
  <cp:lastPrinted>2021-10-02T16:14:00Z</cp:lastPrinted>
  <dcterms:created xsi:type="dcterms:W3CDTF">2021-10-02T16:34:00Z</dcterms:created>
  <dcterms:modified xsi:type="dcterms:W3CDTF">2021-10-02T16:3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52A8F396CFEEC4F890D57BE85553293</vt:lpwstr>
  </property>
  <property fmtid="{D5CDD505-2E9C-101B-9397-08002B2CF9AE}" pid="3" name="auditlogfromitemproperty">
    <vt:lpwstr/>
  </property>
  <property fmtid="{D5CDD505-2E9C-101B-9397-08002B2CF9AE}" pid="4" name="SSAuditLogLastValue">
    <vt:lpwstr>&lt;?xml version="1.0" encoding="utf-16"?&gt;_x000d_
&lt;SSItemProperties xmlns:xsd="http://www.w3.org/2001/XMLSchema" xmlns:xsi="http://www.w3.org/2001/XMLSchema-instance"&gt;_x000d_
  &lt;Fields&gt;_x000d_
    &lt;string&gt;FileLeafRef&lt;/string&gt;_x000d_
    &lt;string&gt;Title&lt;/string&gt;_x000d_
    &lt;string&gt;Publishin</vt:lpwstr>
  </property>
  <property fmtid="{D5CDD505-2E9C-101B-9397-08002B2CF9AE}" pid="5" name="WnCUserId">
    <vt:lpwstr>user:6142e08b8f0874378eae27f0</vt:lpwstr>
  </property>
  <property fmtid="{D5CDD505-2E9C-101B-9397-08002B2CF9AE}" pid="6" name="WnCSubscriberId">
    <vt:lpwstr>0</vt:lpwstr>
  </property>
  <property fmtid="{D5CDD505-2E9C-101B-9397-08002B2CF9AE}" pid="7" name="WnCOutputStyleId">
    <vt:lpwstr>rwuserstyle:6142e5216f780e063af882c0</vt:lpwstr>
  </property>
  <property fmtid="{D5CDD505-2E9C-101B-9397-08002B2CF9AE}" pid="8" name="RWProductId">
    <vt:lpwstr>Flow</vt:lpwstr>
  </property>
  <property fmtid="{D5CDD505-2E9C-101B-9397-08002B2CF9AE}" pid="9" name="RWProjectId">
    <vt:lpwstr>ap:6142e08b8f0874378eae27f1</vt:lpwstr>
  </property>
  <property fmtid="{D5CDD505-2E9C-101B-9397-08002B2CF9AE}" pid="10" name="WnC4Folder">
    <vt:lpwstr>Documents///IFF-1-1_Kriščiūnas_Vytenis</vt:lpwstr>
  </property>
</Properties>
</file>